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0640" w:rsidRDefault="00262137" w:rsidP="00262137">
      <w:pPr>
        <w:pStyle w:val="Title"/>
        <w:jc w:val="center"/>
      </w:pPr>
      <w:r>
        <w:t>Brief Comments addressing elements of the Child Care and Early Learning Draft Report.</w:t>
      </w:r>
    </w:p>
    <w:p w:rsidR="00262137" w:rsidRDefault="00262137" w:rsidP="00262137">
      <w:pPr>
        <w:pStyle w:val="Heading1"/>
        <w:jc w:val="center"/>
      </w:pPr>
      <w:r>
        <w:t xml:space="preserve">Professor Margaret Sims, University of New England. </w:t>
      </w:r>
      <w:bookmarkStart w:id="0" w:name="_GoBack"/>
      <w:bookmarkEnd w:id="0"/>
    </w:p>
    <w:p w:rsidR="00984A17" w:rsidRPr="008559B6" w:rsidRDefault="00984A17" w:rsidP="00984A17">
      <w:pPr>
        <w:pStyle w:val="Default"/>
        <w:spacing w:before="560"/>
        <w:rPr>
          <w:color w:val="FF0000"/>
          <w:sz w:val="20"/>
          <w:szCs w:val="20"/>
        </w:rPr>
      </w:pPr>
      <w:r w:rsidRPr="008559B6">
        <w:rPr>
          <w:color w:val="FF0000"/>
          <w:sz w:val="20"/>
          <w:szCs w:val="20"/>
        </w:rPr>
        <w:t xml:space="preserve">INFORMATION REQUEST 12.5 </w:t>
      </w:r>
    </w:p>
    <w:p w:rsidR="00984A17" w:rsidRPr="008559B6" w:rsidRDefault="00984A17" w:rsidP="00984A17">
      <w:pPr>
        <w:rPr>
          <w:rFonts w:ascii="Arial" w:hAnsi="Arial" w:cs="Arial"/>
          <w:i/>
          <w:iCs/>
          <w:color w:val="FF0000"/>
          <w:sz w:val="23"/>
          <w:szCs w:val="23"/>
        </w:rPr>
      </w:pPr>
      <w:r w:rsidRPr="008559B6">
        <w:rPr>
          <w:rFonts w:ascii="Arial" w:hAnsi="Arial" w:cs="Arial"/>
          <w:i/>
          <w:iCs/>
          <w:color w:val="FF0000"/>
          <w:sz w:val="23"/>
          <w:szCs w:val="23"/>
        </w:rPr>
        <w:t>The Commission seeks information on the impact that removing the current free access of up to 50 hours a week to ECEC services for eligible grandparents will have on them and the children for whom they care.</w:t>
      </w:r>
    </w:p>
    <w:p w:rsidR="00E345AF" w:rsidRDefault="001D54E7" w:rsidP="008559B6">
      <w:r>
        <w:rPr>
          <w:noProof/>
          <w:lang w:eastAsia="en-AU"/>
        </w:rPr>
        <w:pict>
          <v:shapetype id="_x0000_t32" coordsize="21600,21600" o:spt="32" o:oned="t" path="m,l21600,21600e" filled="f">
            <v:path arrowok="t" fillok="f" o:connecttype="none"/>
            <o:lock v:ext="edit" shapetype="t"/>
          </v:shapetype>
          <v:shape id="_x0000_s1032" type="#_x0000_t32" style="position:absolute;margin-left:-8.3pt;margin-top:239.55pt;width:478.65pt;height:2.05pt;flip:y;z-index:251663360" o:connectortype="straight"/>
        </w:pict>
      </w:r>
      <w:r w:rsidR="00984A17">
        <w:t>There is an increasing number of grandparents who are caring for grandchildren</w:t>
      </w:r>
      <w:r w:rsidR="00E345AF">
        <w:t xml:space="preserve"> </w:t>
      </w:r>
      <w:r w:rsidR="007335D7">
        <w:fldChar w:fldCharType="begin"/>
      </w:r>
      <w:r w:rsidR="00E345AF">
        <w:instrText xml:space="preserve"> ADDIN EN.CITE &lt;EndNote&gt;&lt;Cite&gt;&lt;Author&gt;Centre for Community Child Health&lt;/Author&gt;&lt;Year&gt;2010&lt;/Year&gt;&lt;RecNum&gt;3410&lt;/RecNum&gt;&lt;DisplayText&gt;(Centre for Community Child Health, 2010)&lt;/DisplayText&gt;&lt;record&gt;&lt;rec-number&gt;3410&lt;/rec-number&gt;&lt;foreign-keys&gt;&lt;key app="EN" db-id="xexrp9td9rs2zmexp5f5srdv2wtv0pt2dz0d"&gt;3410&lt;/key&gt;&lt;/foreign-keys&gt;&lt;ref-type name="Journal Article"&gt;17&lt;/ref-type&gt;&lt;contributors&gt;&lt;authors&gt;&lt;author&gt;Centre for Community Child Health,&lt;/author&gt;&lt;/authors&gt;&lt;/contributors&gt;&lt;titles&gt;&lt;title&gt;The changing role of grandparents.&lt;/title&gt;&lt;secondary-title&gt;Poliy Brief&lt;/secondary-title&gt;&lt;/titles&gt;&lt;pages&gt;4&lt;/pages&gt;&lt;volume&gt;19&lt;/volume&gt;&lt;keywords&gt;&lt;keyword&gt;grandparents&lt;/keyword&gt;&lt;/keywords&gt;&lt;dates&gt;&lt;year&gt;2010&lt;/year&gt;&lt;/dates&gt;&lt;urls&gt;&lt;/urls&gt;&lt;/record&gt;&lt;/Cite&gt;&lt;/EndNote&gt;</w:instrText>
      </w:r>
      <w:r w:rsidR="007335D7">
        <w:fldChar w:fldCharType="separate"/>
      </w:r>
      <w:r w:rsidR="00E345AF">
        <w:rPr>
          <w:noProof/>
        </w:rPr>
        <w:t>(</w:t>
      </w:r>
      <w:hyperlink w:anchor="_ENREF_5" w:tooltip="Centre for Community Child Health, 2010 #3410" w:history="1">
        <w:r w:rsidR="00262137">
          <w:rPr>
            <w:noProof/>
          </w:rPr>
          <w:t>Centre for Community Child Health, 2010</w:t>
        </w:r>
      </w:hyperlink>
      <w:r w:rsidR="00E345AF">
        <w:rPr>
          <w:noProof/>
        </w:rPr>
        <w:t>)</w:t>
      </w:r>
      <w:r w:rsidR="007335D7">
        <w:fldChar w:fldCharType="end"/>
      </w:r>
      <w:r w:rsidR="00900537">
        <w:t>. Children needing grandparent care are often traumatised from family violenc</w:t>
      </w:r>
      <w:r w:rsidR="00262137">
        <w:t xml:space="preserve">e, addiction and other </w:t>
      </w:r>
      <w:r w:rsidR="00900537">
        <w:t>stresses</w:t>
      </w:r>
      <w:r w:rsidR="00262137">
        <w:t>,</w:t>
      </w:r>
      <w:r w:rsidR="00900537">
        <w:t xml:space="preserve"> </w:t>
      </w:r>
      <w:r w:rsidR="00262137">
        <w:t>meaning</w:t>
      </w:r>
      <w:r w:rsidR="00900537">
        <w:t xml:space="preserve"> that managing their behaviour can be particularly challenging. Without grandparent care many of these children would enter the foster care system at a time when this system is stretched beyond capacity.</w:t>
      </w:r>
      <w:r w:rsidR="00984A17">
        <w:t xml:space="preserve"> </w:t>
      </w:r>
      <w:r w:rsidR="00900537">
        <w:t>T</w:t>
      </w:r>
      <w:r w:rsidR="00984A17">
        <w:t>he research demonstrates clearly that the financial, physical</w:t>
      </w:r>
      <w:r w:rsidR="00E345AF">
        <w:t>, health, wellbeing</w:t>
      </w:r>
      <w:r w:rsidR="00984A17">
        <w:t xml:space="preserve"> and emotional costs faced by these grandparents are significant</w:t>
      </w:r>
      <w:r w:rsidR="00E345AF">
        <w:t xml:space="preserve"> </w:t>
      </w:r>
      <w:r w:rsidR="007335D7">
        <w:fldChar w:fldCharType="begin"/>
      </w:r>
      <w:r w:rsidR="00E345AF">
        <w:instrText xml:space="preserve"> ADDIN EN.CITE &lt;EndNote&gt;&lt;Cite&gt;&lt;Author&gt;Bulanda&lt;/Author&gt;&lt;Year&gt;2008&lt;/Year&gt;&lt;RecNum&gt;3008&lt;/RecNum&gt;&lt;DisplayText&gt;(Bulanda &amp;amp; Bulanda, 2008)&lt;/DisplayText&gt;&lt;record&gt;&lt;rec-number&gt;3008&lt;/rec-number&gt;&lt;foreign-keys&gt;&lt;key app="EN" db-id="xexrp9td9rs2zmexp5f5srdv2wtv0pt2dz0d"&gt;3008&lt;/key&gt;&lt;/foreign-keys&gt;&lt;ref-type name="Journal Article"&gt;17&lt;/ref-type&gt;&lt;contributors&gt;&lt;authors&gt;&lt;author&gt;Bulanda, J&lt;/author&gt;&lt;author&gt;Bulanda, R&lt;/author&gt;&lt;/authors&gt;&lt;/contributors&gt;&lt;titles&gt;&lt;title&gt;Grandparents raising grandchildren: implications for marital quality? &lt;/title&gt;&lt;secondary-title&gt;The Gerontologist&lt;/secondary-title&gt;&lt;/titles&gt;&lt;pages&gt;558&lt;/pages&gt;&lt;volume&gt;48&lt;/volume&gt;&lt;keywords&gt;&lt;keyword&gt;grandparents&lt;/keyword&gt;&lt;/keywords&gt;&lt;dates&gt;&lt;year&gt;2008&lt;/year&gt;&lt;/dates&gt;&lt;urls&gt;&lt;/urls&gt;&lt;/record&gt;&lt;/Cite&gt;&lt;/EndNote&gt;</w:instrText>
      </w:r>
      <w:r w:rsidR="007335D7">
        <w:fldChar w:fldCharType="separate"/>
      </w:r>
      <w:r w:rsidR="00E345AF">
        <w:rPr>
          <w:noProof/>
        </w:rPr>
        <w:t>(</w:t>
      </w:r>
      <w:hyperlink w:anchor="_ENREF_4" w:tooltip="Bulanda, 2008 #3008" w:history="1">
        <w:r w:rsidR="00262137">
          <w:rPr>
            <w:noProof/>
          </w:rPr>
          <w:t>Bulanda &amp; Bulanda, 2008</w:t>
        </w:r>
      </w:hyperlink>
      <w:r w:rsidR="00E345AF">
        <w:rPr>
          <w:noProof/>
        </w:rPr>
        <w:t>)</w:t>
      </w:r>
      <w:r w:rsidR="007335D7">
        <w:fldChar w:fldCharType="end"/>
      </w:r>
      <w:r w:rsidR="00E345AF">
        <w:t xml:space="preserve">. </w:t>
      </w:r>
      <w:r w:rsidR="00900537">
        <w:t>Grandparents caring for grandchildren are more likely to be unhealthy</w:t>
      </w:r>
      <w:r w:rsidR="00262137">
        <w:t>,</w:t>
      </w:r>
      <w:r w:rsidR="00900537">
        <w:t xml:space="preserve"> have to postpone retirement plans and suffer financial hardship. They often loose friendships (because peers do not always welcome children at a time in their lives when they want to remain free from caring responsibilities) and find it difficult to build support networks. Their overall wellbeing is often poorer. Grandparents need the support made available to them through supported child care places. Should this support be removed there is greater likelihood that some grandparents will no longer be able to manage caring for their grandchildren, and these children will, of necessity, need to be placed in the foster care system at greater cost to the state and </w:t>
      </w:r>
      <w:r w:rsidR="00147F4A">
        <w:t>an increased</w:t>
      </w:r>
      <w:r w:rsidR="00900537">
        <w:t xml:space="preserve"> risk of poorer outcomes for the children. </w:t>
      </w:r>
    </w:p>
    <w:p w:rsidR="003F5085" w:rsidRDefault="003F5085" w:rsidP="00E67234">
      <w:pPr>
        <w:pStyle w:val="Default"/>
        <w:ind w:left="720" w:hanging="720"/>
      </w:pPr>
    </w:p>
    <w:p w:rsidR="003F5085" w:rsidRDefault="003F5085" w:rsidP="00E67234">
      <w:pPr>
        <w:pStyle w:val="Default"/>
        <w:ind w:left="720" w:hanging="720"/>
      </w:pPr>
    </w:p>
    <w:p w:rsidR="00262137" w:rsidRDefault="00262137">
      <w:pPr>
        <w:rPr>
          <w:rFonts w:ascii="Times New Roman" w:hAnsi="Times New Roman" w:cs="Times New Roman"/>
          <w:b/>
          <w:bCs/>
          <w:color w:val="FF0000"/>
          <w:sz w:val="20"/>
          <w:szCs w:val="20"/>
        </w:rPr>
      </w:pPr>
      <w:r>
        <w:rPr>
          <w:b/>
          <w:bCs/>
          <w:color w:val="FF0000"/>
          <w:sz w:val="20"/>
          <w:szCs w:val="20"/>
        </w:rPr>
        <w:br w:type="page"/>
      </w:r>
    </w:p>
    <w:p w:rsidR="003F5085" w:rsidRPr="008559B6" w:rsidRDefault="003F5085" w:rsidP="003F5085">
      <w:pPr>
        <w:pStyle w:val="Default"/>
        <w:spacing w:before="240"/>
        <w:jc w:val="both"/>
        <w:rPr>
          <w:color w:val="FF0000"/>
          <w:sz w:val="20"/>
          <w:szCs w:val="20"/>
        </w:rPr>
      </w:pPr>
      <w:r w:rsidRPr="008559B6">
        <w:rPr>
          <w:b/>
          <w:bCs/>
          <w:color w:val="FF0000"/>
          <w:sz w:val="20"/>
          <w:szCs w:val="20"/>
        </w:rPr>
        <w:lastRenderedPageBreak/>
        <w:t xml:space="preserve">DRAFT RECOMMENDATION 8.5 </w:t>
      </w:r>
    </w:p>
    <w:p w:rsidR="003F5085" w:rsidRPr="008559B6" w:rsidRDefault="003F5085" w:rsidP="003F5085">
      <w:pPr>
        <w:pStyle w:val="Default"/>
        <w:spacing w:before="240"/>
        <w:jc w:val="both"/>
        <w:rPr>
          <w:color w:val="FF0000"/>
          <w:sz w:val="26"/>
          <w:szCs w:val="26"/>
        </w:rPr>
      </w:pPr>
      <w:r w:rsidRPr="008559B6">
        <w:rPr>
          <w:b/>
          <w:bCs/>
          <w:i/>
          <w:iCs/>
          <w:color w:val="FF0000"/>
          <w:sz w:val="26"/>
          <w:szCs w:val="26"/>
        </w:rPr>
        <w:t xml:space="preserve">Governments should allow approved nannies to become an eligible service for which families can receive ECEC assistance. Those families who do not wish their nanny to meet National Quality Standards would not be eligible for assistance toward the costs of their nanny. </w:t>
      </w:r>
    </w:p>
    <w:p w:rsidR="003F5085" w:rsidRPr="008559B6" w:rsidRDefault="003F5085" w:rsidP="003F5085">
      <w:pPr>
        <w:pStyle w:val="Default"/>
        <w:spacing w:before="560"/>
        <w:rPr>
          <w:color w:val="FF0000"/>
          <w:sz w:val="26"/>
          <w:szCs w:val="26"/>
        </w:rPr>
      </w:pPr>
      <w:r w:rsidRPr="008559B6">
        <w:rPr>
          <w:b/>
          <w:bCs/>
          <w:i/>
          <w:iCs/>
          <w:color w:val="FF0000"/>
          <w:sz w:val="26"/>
          <w:szCs w:val="26"/>
        </w:rPr>
        <w:t xml:space="preserve">National Quality Framework requirements for nannies should be determined by ACECQA and should include a minimum qualification requirement of a relevant (ECEC related) certificate III, or equivalent, and the same staff ratios as are currently present for family day care services. </w:t>
      </w:r>
    </w:p>
    <w:p w:rsidR="003F5085" w:rsidRPr="008559B6" w:rsidRDefault="003F5085" w:rsidP="003F5085">
      <w:pPr>
        <w:rPr>
          <w:b/>
          <w:bCs/>
          <w:i/>
          <w:iCs/>
          <w:color w:val="FF0000"/>
          <w:sz w:val="26"/>
          <w:szCs w:val="26"/>
        </w:rPr>
      </w:pPr>
      <w:r w:rsidRPr="008559B6">
        <w:rPr>
          <w:b/>
          <w:bCs/>
          <w:i/>
          <w:iCs/>
          <w:color w:val="FF0000"/>
          <w:sz w:val="26"/>
          <w:szCs w:val="26"/>
        </w:rPr>
        <w:t>Assessments of regulatory compliance should be based on both random and targeted inspections by regulatory authorities.</w:t>
      </w:r>
    </w:p>
    <w:p w:rsidR="003F5085" w:rsidRDefault="001D54E7" w:rsidP="003F5085">
      <w:r>
        <w:rPr>
          <w:noProof/>
          <w:lang w:eastAsia="en-AU"/>
        </w:rPr>
        <w:pict>
          <v:shape id="_x0000_s1033" type="#_x0000_t32" style="position:absolute;margin-left:-4.65pt;margin-top:51.3pt;width:463.6pt;height:1pt;z-index:251665408" o:connectortype="straight"/>
        </w:pict>
      </w:r>
      <w:r w:rsidR="003F5085">
        <w:t xml:space="preserve">If nannies are to be required to hold the same qualifications as Family Day Care workers then they should also be subject to the same conditions as Family Day Care workers. This includes being a member of an accredited scheme, and under the supervision of an appropriately trained supervisor. </w:t>
      </w:r>
    </w:p>
    <w:p w:rsidR="003F5085" w:rsidRDefault="003F5085" w:rsidP="003F5085"/>
    <w:p w:rsidR="00262137" w:rsidRDefault="00262137">
      <w:pPr>
        <w:rPr>
          <w:rFonts w:ascii="Times New Roman" w:hAnsi="Times New Roman" w:cs="Times New Roman"/>
          <w:b/>
          <w:bCs/>
          <w:color w:val="FF0000"/>
          <w:sz w:val="20"/>
          <w:szCs w:val="20"/>
        </w:rPr>
      </w:pPr>
      <w:r>
        <w:rPr>
          <w:b/>
          <w:bCs/>
          <w:color w:val="FF0000"/>
          <w:sz w:val="20"/>
          <w:szCs w:val="20"/>
        </w:rPr>
        <w:br w:type="page"/>
      </w:r>
    </w:p>
    <w:p w:rsidR="003F5085" w:rsidRPr="008559B6" w:rsidRDefault="003F5085" w:rsidP="003F5085">
      <w:pPr>
        <w:pStyle w:val="Default"/>
        <w:rPr>
          <w:color w:val="FF0000"/>
          <w:sz w:val="20"/>
          <w:szCs w:val="20"/>
        </w:rPr>
      </w:pPr>
      <w:r w:rsidRPr="008559B6">
        <w:rPr>
          <w:b/>
          <w:bCs/>
          <w:color w:val="FF0000"/>
          <w:sz w:val="20"/>
          <w:szCs w:val="20"/>
        </w:rPr>
        <w:lastRenderedPageBreak/>
        <w:t xml:space="preserve">DRAFT RECOMMENDATION 13.1 </w:t>
      </w:r>
    </w:p>
    <w:p w:rsidR="003F5085" w:rsidRPr="008559B6" w:rsidRDefault="003F5085" w:rsidP="003F5085">
      <w:pPr>
        <w:pStyle w:val="Default"/>
        <w:spacing w:before="80" w:after="80"/>
        <w:ind w:left="6" w:right="112"/>
        <w:rPr>
          <w:color w:val="FF0000"/>
          <w:sz w:val="26"/>
          <w:szCs w:val="26"/>
        </w:rPr>
      </w:pPr>
      <w:r w:rsidRPr="008559B6">
        <w:rPr>
          <w:b/>
          <w:bCs/>
          <w:i/>
          <w:iCs/>
          <w:color w:val="FF0000"/>
          <w:sz w:val="26"/>
          <w:szCs w:val="26"/>
        </w:rPr>
        <w:t xml:space="preserve">The Australian Government should continue support for the current block funded ECEC services for Indigenous children to assist their transition to mainstream ECEC funding (where there is a viable labour market). </w:t>
      </w:r>
    </w:p>
    <w:p w:rsidR="003F5085" w:rsidRPr="008559B6" w:rsidRDefault="003F5085" w:rsidP="003F5085">
      <w:pPr>
        <w:rPr>
          <w:color w:val="FF0000"/>
        </w:rPr>
      </w:pPr>
      <w:r w:rsidRPr="008559B6">
        <w:rPr>
          <w:b/>
          <w:bCs/>
          <w:i/>
          <w:iCs/>
          <w:color w:val="FF0000"/>
          <w:sz w:val="26"/>
          <w:szCs w:val="26"/>
        </w:rPr>
        <w:t>Regulatory authorities should work with providers to assist them in satisfying the National Quality Framework and managing the transition to child-based funding arrangements.</w:t>
      </w:r>
    </w:p>
    <w:p w:rsidR="003F5085" w:rsidRDefault="003F5085" w:rsidP="003F5085">
      <w:r>
        <w:t xml:space="preserve">This recommendation is based on the assumption that current block funded ECCE services should transfer to mainstream ECEC funding as soon as possible. However a recent review of funding models for Indigenous early childhood services found that: “Imposing the CCB/CCR model could jeopardise the integrated ECEC and family support model that characterises these services and could result in the exclusion of the most vulnerable children and families – the very children and families for whom these services were designed” </w:t>
      </w:r>
      <w:r w:rsidR="007335D7">
        <w:fldChar w:fldCharType="begin"/>
      </w:r>
      <w:r>
        <w:instrText xml:space="preserve"> ADDIN EN.CITE &lt;EndNote&gt;&lt;Cite&gt;&lt;Author&gt;Brennan&lt;/Author&gt;&lt;Year&gt;2013&lt;/Year&gt;&lt;RecNum&gt;4583&lt;/RecNum&gt;&lt;Pages&gt;18&lt;/Pages&gt;&lt;DisplayText&gt;(Brennan, 2013, p. 18)&lt;/DisplayText&gt;&lt;record&gt;&lt;rec-number&gt;4583&lt;/rec-number&gt;&lt;foreign-keys&gt;&lt;key app="EN" db-id="xexrp9td9rs2zmexp5f5srdv2wtv0pt2dz0d"&gt;4583&lt;/key&gt;&lt;/foreign-keys&gt;&lt;ref-type name="Report"&gt;27&lt;/ref-type&gt;&lt;contributors&gt;&lt;authors&gt;&lt;author&gt;Brennan, D&lt;/author&gt;&lt;/authors&gt;&lt;/contributors&gt;&lt;titles&gt;&lt;title&gt;Joining the dots. Program and funding options for integrated Aboriginal and Torres Strait Islander Children&amp;apos;s Services. Options paper prepared for Secretariat of National Aboriginal and Islander Child Care (SNAICC)&lt;/title&gt;&lt;/titles&gt;&lt;pages&gt;38&lt;/pages&gt;&lt;keywords&gt;&lt;keyword&gt;Aboriginal&lt;/keyword&gt;&lt;keyword&gt;integrated services&lt;/keyword&gt;&lt;keyword&gt;Early childhood&lt;/keyword&gt;&lt;/keywords&gt;&lt;dates&gt;&lt;year&gt;2013&lt;/year&gt;&lt;/dates&gt;&lt;pub-location&gt;Melbourne, Vic&lt;/pub-location&gt;&lt;publisher&gt;Secretariat of National Aboriginal and Islander Child Care &lt;/publisher&gt;&lt;urls&gt;&lt;related-urls&gt;&lt;url&gt;http://www.snaicc.org.au/_uploads/rsfil/03244.pdf&lt;/url&gt;&lt;/related-urls&gt;&lt;/urls&gt;&lt;/record&gt;&lt;/Cite&gt;&lt;/EndNote&gt;</w:instrText>
      </w:r>
      <w:r w:rsidR="007335D7">
        <w:fldChar w:fldCharType="separate"/>
      </w:r>
      <w:r>
        <w:rPr>
          <w:noProof/>
        </w:rPr>
        <w:t>(</w:t>
      </w:r>
      <w:hyperlink w:anchor="_ENREF_1" w:tooltip="Brennan, 2013 #4583" w:history="1">
        <w:r w:rsidR="00262137">
          <w:rPr>
            <w:noProof/>
          </w:rPr>
          <w:t>Brennan, 2013, p. 18</w:t>
        </w:r>
      </w:hyperlink>
      <w:r>
        <w:rPr>
          <w:noProof/>
        </w:rPr>
        <w:t>)</w:t>
      </w:r>
      <w:r w:rsidR="007335D7">
        <w:fldChar w:fldCharType="end"/>
      </w:r>
      <w:r>
        <w:t>. If there is to be any commitment to supporting children and families who are the most vulnerable</w:t>
      </w:r>
      <w:r w:rsidR="00262137">
        <w:rPr>
          <w:rStyle w:val="FootnoteReference"/>
        </w:rPr>
        <w:footnoteReference w:id="1"/>
      </w:r>
      <w:r w:rsidR="00262137">
        <w:t xml:space="preserve"> </w:t>
      </w:r>
      <w:r>
        <w:t xml:space="preserve">and </w:t>
      </w:r>
      <w:r w:rsidR="00262137">
        <w:t xml:space="preserve">to </w:t>
      </w:r>
      <w:r>
        <w:t>ensure that the necessary support services, such as health, family support and any additional early le</w:t>
      </w:r>
      <w:r w:rsidR="00262137">
        <w:t>arning and development programs</w:t>
      </w:r>
      <w:r>
        <w:t xml:space="preserve"> are available, then the alternative funding models for these services must be maintained long term, not just through a transition phase.</w:t>
      </w:r>
    </w:p>
    <w:p w:rsidR="003F5085" w:rsidRDefault="001D54E7" w:rsidP="003F5085">
      <w:r>
        <w:rPr>
          <w:noProof/>
          <w:lang w:eastAsia="en-AU"/>
        </w:rPr>
        <w:pict>
          <v:shape id="_x0000_s1034" type="#_x0000_t32" style="position:absolute;margin-left:-4.65pt;margin-top:5.85pt;width:450.1pt;height:3.1pt;flip:y;z-index:251666432" o:connectortype="straight"/>
        </w:pict>
      </w:r>
    </w:p>
    <w:p w:rsidR="00262137" w:rsidRDefault="00262137">
      <w:pPr>
        <w:rPr>
          <w:rFonts w:ascii="Times New Roman" w:hAnsi="Times New Roman" w:cs="Times New Roman"/>
          <w:b/>
          <w:bCs/>
          <w:color w:val="FF0000"/>
          <w:sz w:val="20"/>
          <w:szCs w:val="20"/>
        </w:rPr>
      </w:pPr>
      <w:r>
        <w:rPr>
          <w:b/>
          <w:bCs/>
          <w:color w:val="FF0000"/>
          <w:sz w:val="20"/>
          <w:szCs w:val="20"/>
        </w:rPr>
        <w:br w:type="page"/>
      </w:r>
    </w:p>
    <w:p w:rsidR="003F5085" w:rsidRPr="008559B6" w:rsidRDefault="003F5085" w:rsidP="003F5085">
      <w:pPr>
        <w:pStyle w:val="Default"/>
        <w:spacing w:before="200"/>
        <w:jc w:val="both"/>
        <w:rPr>
          <w:color w:val="FF0000"/>
          <w:sz w:val="20"/>
          <w:szCs w:val="20"/>
        </w:rPr>
      </w:pPr>
      <w:r w:rsidRPr="008559B6">
        <w:rPr>
          <w:b/>
          <w:bCs/>
          <w:color w:val="FF0000"/>
          <w:sz w:val="20"/>
          <w:szCs w:val="20"/>
        </w:rPr>
        <w:lastRenderedPageBreak/>
        <w:t xml:space="preserve">DRAFT RECOMMENDATION 7.9 </w:t>
      </w:r>
    </w:p>
    <w:p w:rsidR="003F5085" w:rsidRPr="008559B6" w:rsidRDefault="003F5085" w:rsidP="003F5085">
      <w:pPr>
        <w:rPr>
          <w:b/>
          <w:bCs/>
          <w:i/>
          <w:iCs/>
          <w:color w:val="FF0000"/>
          <w:sz w:val="26"/>
          <w:szCs w:val="26"/>
        </w:rPr>
      </w:pPr>
      <w:r w:rsidRPr="008559B6">
        <w:rPr>
          <w:b/>
          <w:bCs/>
          <w:i/>
          <w:iCs/>
          <w:color w:val="FF0000"/>
          <w:sz w:val="26"/>
          <w:szCs w:val="26"/>
        </w:rPr>
        <w:t>Dedicated preschools should be removed from the scope of the National Quality Framework and regulated by state and territory governments under the relevant education legislation. The quality standards in state and territory education legislation should broadly align with those in the National Quality Framework. Long day care services that deliver preschool programs should remain within the National Quality Framework.</w:t>
      </w:r>
    </w:p>
    <w:p w:rsidR="003F5085" w:rsidRDefault="003F5085" w:rsidP="003F5085">
      <w:pPr>
        <w:rPr>
          <w:bCs/>
          <w:iCs/>
        </w:rPr>
      </w:pPr>
      <w:r w:rsidRPr="00BD2355">
        <w:rPr>
          <w:bCs/>
          <w:iCs/>
        </w:rPr>
        <w:t xml:space="preserve">Combining </w:t>
      </w:r>
      <w:r>
        <w:rPr>
          <w:bCs/>
          <w:iCs/>
        </w:rPr>
        <w:t>all early childhood services under the one national umbrella aims to create a holistic approach to service delivery. A unified approach makes it easier:</w:t>
      </w:r>
    </w:p>
    <w:p w:rsidR="003F5085" w:rsidRDefault="003F5085" w:rsidP="003F5085">
      <w:pPr>
        <w:pStyle w:val="ListParagraph"/>
        <w:numPr>
          <w:ilvl w:val="0"/>
          <w:numId w:val="1"/>
        </w:numPr>
        <w:rPr>
          <w:bCs/>
          <w:iCs/>
        </w:rPr>
      </w:pPr>
      <w:r>
        <w:rPr>
          <w:bCs/>
          <w:iCs/>
        </w:rPr>
        <w:t>To reduce opportunities for</w:t>
      </w:r>
      <w:r w:rsidRPr="00BD2355">
        <w:rPr>
          <w:bCs/>
          <w:iCs/>
        </w:rPr>
        <w:t xml:space="preserve"> children to fall through gaps in the system</w:t>
      </w:r>
    </w:p>
    <w:p w:rsidR="003F5085" w:rsidRDefault="003F5085" w:rsidP="003F5085">
      <w:pPr>
        <w:pStyle w:val="ListParagraph"/>
        <w:numPr>
          <w:ilvl w:val="0"/>
          <w:numId w:val="1"/>
        </w:numPr>
        <w:rPr>
          <w:bCs/>
          <w:iCs/>
        </w:rPr>
      </w:pPr>
      <w:r>
        <w:rPr>
          <w:bCs/>
          <w:iCs/>
        </w:rPr>
        <w:t xml:space="preserve">For authorities to monitor and assure quality </w:t>
      </w:r>
    </w:p>
    <w:p w:rsidR="003F5085" w:rsidRPr="00BD2355" w:rsidRDefault="003F5085" w:rsidP="003F5085">
      <w:pPr>
        <w:pStyle w:val="ListParagraph"/>
        <w:numPr>
          <w:ilvl w:val="0"/>
          <w:numId w:val="1"/>
        </w:numPr>
        <w:rPr>
          <w:bCs/>
          <w:iCs/>
        </w:rPr>
      </w:pPr>
      <w:r>
        <w:rPr>
          <w:bCs/>
          <w:iCs/>
        </w:rPr>
        <w:t>For costs of monitoring and assuring quality to be centralised under one authority and not distributed across different departments within each jurisdiction</w:t>
      </w:r>
    </w:p>
    <w:p w:rsidR="003F5085" w:rsidRPr="00BD2355" w:rsidRDefault="003F5085" w:rsidP="003F5085">
      <w:pPr>
        <w:pStyle w:val="ListParagraph"/>
        <w:numPr>
          <w:ilvl w:val="0"/>
          <w:numId w:val="1"/>
        </w:numPr>
        <w:rPr>
          <w:bCs/>
          <w:iCs/>
        </w:rPr>
      </w:pPr>
      <w:r>
        <w:rPr>
          <w:bCs/>
          <w:iCs/>
        </w:rPr>
        <w:t>F</w:t>
      </w:r>
      <w:r w:rsidRPr="00BD2355">
        <w:rPr>
          <w:bCs/>
          <w:iCs/>
        </w:rPr>
        <w:t>or families and community to develop appropriate expectations of early childhood services, to recognise quality and to respond to poor quality appropriately</w:t>
      </w:r>
    </w:p>
    <w:p w:rsidR="003F5085" w:rsidRPr="00147F4A" w:rsidRDefault="003F5085" w:rsidP="003F5085">
      <w:pPr>
        <w:pStyle w:val="ListParagraph"/>
        <w:numPr>
          <w:ilvl w:val="0"/>
          <w:numId w:val="1"/>
        </w:numPr>
      </w:pPr>
      <w:r>
        <w:rPr>
          <w:bCs/>
          <w:iCs/>
        </w:rPr>
        <w:t>F</w:t>
      </w:r>
      <w:r w:rsidRPr="00BD2355">
        <w:rPr>
          <w:bCs/>
          <w:iCs/>
        </w:rPr>
        <w:t>or early childhood professionals to move between different service types as they build their careers</w:t>
      </w:r>
    </w:p>
    <w:p w:rsidR="003F5085" w:rsidRPr="00E966B1" w:rsidRDefault="003F5085" w:rsidP="003F5085">
      <w:r>
        <w:t xml:space="preserve">Removing preschools from the framework exacerbates the divide between care and education. Whilst such a divide is a consequence of the history of the evolution of services </w:t>
      </w:r>
      <w:r w:rsidR="007335D7">
        <w:fldChar w:fldCharType="begin"/>
      </w:r>
      <w:r w:rsidR="00262137">
        <w:instrText xml:space="preserve"> ADDIN EN.CITE &lt;EndNote&gt;&lt;Cite&gt;&lt;Author&gt;Sims&lt;/Author&gt;&lt;Year&gt;1994&lt;/Year&gt;&lt;RecNum&gt;2001&lt;/RecNum&gt;&lt;DisplayText&gt;(Sims, 1994, forthcoming)&lt;/DisplayText&gt;&lt;record&gt;&lt;rec-number&gt;2001&lt;/rec-number&gt;&lt;foreign-keys&gt;&lt;key app="EN" db-id="xexrp9td9rs2zmexp5f5srdv2wtv0pt2dz0d"&gt;2001&lt;/key&gt;&lt;/foreign-keys&gt;&lt;ref-type name="Journal Article"&gt;17&lt;/ref-type&gt;&lt;contributors&gt;&lt;authors&gt;&lt;author&gt;Sims, M&lt;/author&gt;&lt;/authors&gt;&lt;/contributors&gt;&lt;titles&gt;&lt;title&gt;Care and Education: Revisiting the dichotomy.&lt;/title&gt;&lt;secondary-title&gt;Early Child Development and Care&lt;/secondary-title&gt;&lt;/titles&gt;&lt;periodical&gt;&lt;full-title&gt;Early Child Development and Care&lt;/full-title&gt;&lt;/periodical&gt;&lt;pages&gt;15 - 26&lt;/pages&gt;&lt;volume&gt;103&lt;/volume&gt;&lt;keywords&gt;&lt;keyword&gt;child care&lt;/keyword&gt;&lt;/keywords&gt;&lt;dates&gt;&lt;year&gt;1994&lt;/year&gt;&lt;/dates&gt;&lt;urls&gt;&lt;/urls&gt;&lt;/record&gt;&lt;/Cite&gt;&lt;Cite&gt;&lt;Author&gt;Sims&lt;/Author&gt;&lt;Year&gt;forthcoming&lt;/Year&gt;&lt;RecNum&gt;5039&lt;/RecNum&gt;&lt;record&gt;&lt;rec-number&gt;5039&lt;/rec-number&gt;&lt;foreign-keys&gt;&lt;key app="EN" db-id="xexrp9td9rs2zmexp5f5srdv2wtv0pt2dz0d"&gt;5039&lt;/key&gt;&lt;/foreign-keys&gt;&lt;ref-type name="Journal Article"&gt;17&lt;/ref-type&gt;&lt;contributors&gt;&lt;authors&gt;&lt;author&gt;Sims, M&lt;/author&gt;&lt;/authors&gt;&lt;/contributors&gt;&lt;titles&gt;&lt;title&gt;Is the care-education dichotomy behind us? Should it be?&lt;/title&gt;&lt;secondary-title&gt;Australasian Journal of Early Childhood&lt;/secondary-title&gt;&lt;/titles&gt;&lt;periodical&gt;&lt;full-title&gt;Australasian Journal of Early Childhood&lt;/full-title&gt;&lt;/periodical&gt;&lt;volume&gt;39&lt;/volume&gt;&lt;number&gt;4&lt;/number&gt;&lt;keywords&gt;&lt;keyword&gt;care education dichotomy&lt;/keyword&gt;&lt;/keywords&gt;&lt;dates&gt;&lt;year&gt;forthcoming&lt;/year&gt;&lt;/dates&gt;&lt;urls&gt;&lt;/urls&gt;&lt;/record&gt;&lt;/Cite&gt;&lt;/EndNote&gt;</w:instrText>
      </w:r>
      <w:r w:rsidR="007335D7">
        <w:fldChar w:fldCharType="separate"/>
      </w:r>
      <w:r w:rsidR="00262137">
        <w:rPr>
          <w:noProof/>
        </w:rPr>
        <w:t>(</w:t>
      </w:r>
      <w:hyperlink w:anchor="_ENREF_22" w:tooltip="Sims, 1994 #2001" w:history="1">
        <w:r w:rsidR="00262137">
          <w:rPr>
            <w:noProof/>
          </w:rPr>
          <w:t>Sims, 1994</w:t>
        </w:r>
      </w:hyperlink>
      <w:r w:rsidR="00262137">
        <w:rPr>
          <w:noProof/>
        </w:rPr>
        <w:t xml:space="preserve">, </w:t>
      </w:r>
      <w:hyperlink w:anchor="_ENREF_25" w:tooltip="Sims, forthcoming #5039" w:history="1">
        <w:r w:rsidR="00262137">
          <w:rPr>
            <w:noProof/>
          </w:rPr>
          <w:t>forthcoming</w:t>
        </w:r>
      </w:hyperlink>
      <w:r w:rsidR="00262137">
        <w:rPr>
          <w:noProof/>
        </w:rPr>
        <w:t>)</w:t>
      </w:r>
      <w:r w:rsidR="007335D7">
        <w:fldChar w:fldCharType="end"/>
      </w:r>
      <w:r>
        <w:t>, it is counter to the best interests of children, particularly to those who are assigned to the lower status services of ‘care’ where lower qualifications for staff and lower standards of quality are recommended by the report.</w:t>
      </w:r>
    </w:p>
    <w:p w:rsidR="003F5085" w:rsidRDefault="001D54E7" w:rsidP="003F5085">
      <w:r>
        <w:rPr>
          <w:noProof/>
          <w:lang w:eastAsia="en-AU"/>
        </w:rPr>
        <w:pict>
          <v:shape id="_x0000_s1035" type="#_x0000_t32" style="position:absolute;margin-left:-3.65pt;margin-top:4.4pt;width:474.5pt;height:3.1pt;flip:y;z-index:251667456" o:connectortype="straight"/>
        </w:pict>
      </w:r>
    </w:p>
    <w:p w:rsidR="00262137" w:rsidRDefault="00262137">
      <w:pPr>
        <w:rPr>
          <w:rFonts w:ascii="Times New Roman" w:hAnsi="Times New Roman" w:cs="Times New Roman"/>
          <w:b/>
          <w:bCs/>
          <w:color w:val="FF0000"/>
          <w:sz w:val="20"/>
          <w:szCs w:val="20"/>
        </w:rPr>
      </w:pPr>
      <w:r>
        <w:rPr>
          <w:b/>
          <w:bCs/>
          <w:color w:val="FF0000"/>
          <w:sz w:val="20"/>
          <w:szCs w:val="20"/>
        </w:rPr>
        <w:br w:type="page"/>
      </w:r>
    </w:p>
    <w:p w:rsidR="003F5085" w:rsidRPr="008559B6" w:rsidRDefault="003F5085" w:rsidP="003F5085">
      <w:pPr>
        <w:pStyle w:val="Default"/>
        <w:spacing w:before="60" w:after="60"/>
        <w:jc w:val="both"/>
        <w:rPr>
          <w:color w:val="FF0000"/>
          <w:sz w:val="20"/>
          <w:szCs w:val="20"/>
        </w:rPr>
      </w:pPr>
      <w:r w:rsidRPr="008559B6">
        <w:rPr>
          <w:b/>
          <w:bCs/>
          <w:color w:val="FF0000"/>
          <w:sz w:val="20"/>
          <w:szCs w:val="20"/>
        </w:rPr>
        <w:lastRenderedPageBreak/>
        <w:t xml:space="preserve">DRAFT RECOMMENDATION 7.2 </w:t>
      </w:r>
    </w:p>
    <w:p w:rsidR="003F5085" w:rsidRPr="008559B6" w:rsidRDefault="003F5085" w:rsidP="003F5085">
      <w:pPr>
        <w:pStyle w:val="Default"/>
        <w:rPr>
          <w:color w:val="FF0000"/>
          <w:sz w:val="26"/>
          <w:szCs w:val="26"/>
        </w:rPr>
      </w:pPr>
      <w:r w:rsidRPr="008559B6">
        <w:rPr>
          <w:b/>
          <w:bCs/>
          <w:i/>
          <w:iCs/>
          <w:color w:val="FF0000"/>
          <w:sz w:val="26"/>
          <w:szCs w:val="26"/>
        </w:rPr>
        <w:t xml:space="preserve">Requirements for educators in centre-based services should be amended by governments such that: </w:t>
      </w:r>
    </w:p>
    <w:p w:rsidR="003F5085" w:rsidRPr="008559B6" w:rsidRDefault="003F5085" w:rsidP="003F5085">
      <w:pPr>
        <w:pStyle w:val="Default"/>
        <w:spacing w:before="360" w:after="80"/>
        <w:ind w:left="1473" w:hanging="1474"/>
        <w:rPr>
          <w:color w:val="FF0000"/>
          <w:sz w:val="26"/>
          <w:szCs w:val="26"/>
        </w:rPr>
      </w:pPr>
      <w:r w:rsidRPr="008559B6">
        <w:rPr>
          <w:color w:val="FF0000"/>
          <w:sz w:val="18"/>
          <w:szCs w:val="18"/>
        </w:rPr>
        <w:t xml:space="preserve">• </w:t>
      </w:r>
      <w:r w:rsidRPr="008559B6">
        <w:rPr>
          <w:b/>
          <w:bCs/>
          <w:i/>
          <w:iCs/>
          <w:color w:val="FF0000"/>
          <w:sz w:val="26"/>
          <w:szCs w:val="26"/>
        </w:rPr>
        <w:t xml:space="preserve">all educators working with children aged birth to 36 months are only required to hold at least a certificate III, or equivalent </w:t>
      </w:r>
    </w:p>
    <w:p w:rsidR="003F5085" w:rsidRPr="008559B6" w:rsidRDefault="003F5085" w:rsidP="003F5085">
      <w:pPr>
        <w:pStyle w:val="Default"/>
        <w:spacing w:before="360" w:after="80"/>
        <w:ind w:left="1473" w:hanging="1474"/>
        <w:jc w:val="center"/>
        <w:rPr>
          <w:color w:val="FF0000"/>
          <w:sz w:val="26"/>
          <w:szCs w:val="26"/>
        </w:rPr>
      </w:pPr>
      <w:r w:rsidRPr="008559B6">
        <w:rPr>
          <w:color w:val="FF0000"/>
          <w:sz w:val="18"/>
          <w:szCs w:val="18"/>
        </w:rPr>
        <w:t xml:space="preserve">• </w:t>
      </w:r>
      <w:r w:rsidRPr="008559B6">
        <w:rPr>
          <w:b/>
          <w:bCs/>
          <w:i/>
          <w:iCs/>
          <w:color w:val="FF0000"/>
          <w:sz w:val="26"/>
          <w:szCs w:val="26"/>
        </w:rPr>
        <w:t xml:space="preserve">the number of children for which an early childhood teacher must be employed is assessed on the basis of the number of children in a service aged over 36 months. </w:t>
      </w:r>
    </w:p>
    <w:p w:rsidR="003F5085" w:rsidRPr="008559B6" w:rsidRDefault="003F5085" w:rsidP="003F5085">
      <w:pPr>
        <w:pStyle w:val="Default"/>
        <w:rPr>
          <w:color w:val="FF0000"/>
          <w:sz w:val="26"/>
          <w:szCs w:val="26"/>
        </w:rPr>
      </w:pPr>
    </w:p>
    <w:p w:rsidR="003F5085" w:rsidRPr="008559B6" w:rsidRDefault="003F5085" w:rsidP="003F5085">
      <w:pPr>
        <w:pStyle w:val="Default"/>
        <w:rPr>
          <w:rFonts w:ascii="Arial" w:hAnsi="Arial" w:cs="Arial"/>
          <w:color w:val="FF0000"/>
          <w:sz w:val="23"/>
          <w:szCs w:val="23"/>
        </w:rPr>
      </w:pPr>
      <w:r w:rsidRPr="008559B6">
        <w:rPr>
          <w:rFonts w:ascii="Arial" w:hAnsi="Arial" w:cs="Arial"/>
          <w:i/>
          <w:iCs/>
          <w:color w:val="FF0000"/>
          <w:sz w:val="23"/>
          <w:szCs w:val="23"/>
        </w:rPr>
        <w:t xml:space="preserve">Information request 7.1 </w:t>
      </w:r>
    </w:p>
    <w:p w:rsidR="003F5085" w:rsidRPr="008559B6" w:rsidRDefault="003F5085" w:rsidP="003F5085">
      <w:pPr>
        <w:rPr>
          <w:rFonts w:ascii="Arial" w:hAnsi="Arial" w:cs="Arial"/>
          <w:i/>
          <w:iCs/>
          <w:color w:val="FF0000"/>
          <w:sz w:val="23"/>
          <w:szCs w:val="23"/>
        </w:rPr>
      </w:pPr>
      <w:r w:rsidRPr="008559B6">
        <w:rPr>
          <w:rFonts w:ascii="Arial" w:hAnsi="Arial" w:cs="Arial"/>
          <w:i/>
          <w:iCs/>
          <w:color w:val="FF0000"/>
          <w:sz w:val="23"/>
          <w:szCs w:val="23"/>
        </w:rPr>
        <w:t>The Commission seeks participants’ views on the expected impacts on the development of children under 36 months of focusing required teachers in centre-based care on children over 36 months.</w:t>
      </w:r>
    </w:p>
    <w:p w:rsidR="003F5085" w:rsidRDefault="003F5085" w:rsidP="003F5085">
      <w:pPr>
        <w:rPr>
          <w:iCs/>
        </w:rPr>
      </w:pPr>
      <w:r>
        <w:t xml:space="preserve">The experiences children have in the first 3 years of life lay the foundation for life-long learning, development and wellbeing </w:t>
      </w:r>
      <w:r w:rsidR="007335D7">
        <w:fldChar w:fldCharType="begin"/>
      </w:r>
      <w:r>
        <w:instrText xml:space="preserve"> ADDIN EN.CITE &lt;EndNote&gt;&lt;Cite&gt;&lt;Author&gt;Sims&lt;/Author&gt;&lt;Year&gt;2013&lt;/Year&gt;&lt;RecNum&gt;4282&lt;/RecNum&gt;&lt;DisplayText&gt;(Sims, 2013)&lt;/DisplayText&gt;&lt;record&gt;&lt;rec-number&gt;4282&lt;/rec-number&gt;&lt;foreign-keys&gt;&lt;key app="EN" db-id="xexrp9td9rs2zmexp5f5srdv2wtv0pt2dz0d"&gt;4282&lt;/key&gt;&lt;/foreign-keys&gt;&lt;ref-type name="Book Section"&gt;5&lt;/ref-type&gt;&lt;contributors&gt;&lt;authors&gt;&lt;author&gt;Sims, M&lt;/author&gt;&lt;/authors&gt;&lt;secondary-authors&gt;&lt;author&gt;Pendergast, D&lt;/author&gt;&lt;author&gt;Garvis, S&lt;/author&gt;&lt;/secondary-authors&gt;&lt;/contributors&gt;&lt;titles&gt;&lt;title&gt;The importance of early years education.&lt;/title&gt;&lt;secondary-title&gt;Teaching early years: Curriculum, Pedagogy and Assessment.&lt;/secondary-title&gt;&lt;/titles&gt;&lt;pages&gt;20 - 32&lt;/pages&gt;&lt;section&gt;2&lt;/section&gt;&lt;keywords&gt;&lt;keyword&gt;importance of early years&lt;/keyword&gt;&lt;keyword&gt;early years&lt;/keyword&gt;&lt;/keywords&gt;&lt;dates&gt;&lt;year&gt;2013&lt;/year&gt;&lt;/dates&gt;&lt;pub-location&gt;Crows Nest, NSW&lt;/pub-location&gt;&lt;publisher&gt;Allen and Unwin&lt;/publisher&gt;&lt;isbn&gt;978 1 74237 995 1&lt;/isbn&gt;&lt;urls&gt;&lt;/urls&gt;&lt;/record&gt;&lt;/Cite&gt;&lt;/EndNote&gt;</w:instrText>
      </w:r>
      <w:r w:rsidR="007335D7">
        <w:fldChar w:fldCharType="separate"/>
      </w:r>
      <w:r>
        <w:rPr>
          <w:noProof/>
        </w:rPr>
        <w:t>(</w:t>
      </w:r>
      <w:hyperlink w:anchor="_ENREF_24" w:tooltip="Sims, 2013 #4282" w:history="1">
        <w:r w:rsidR="00262137">
          <w:rPr>
            <w:noProof/>
          </w:rPr>
          <w:t>Sims, 2013</w:t>
        </w:r>
      </w:hyperlink>
      <w:r>
        <w:rPr>
          <w:noProof/>
        </w:rPr>
        <w:t>)</w:t>
      </w:r>
      <w:r w:rsidR="007335D7">
        <w:fldChar w:fldCharType="end"/>
      </w:r>
      <w:r>
        <w:t xml:space="preserve">. </w:t>
      </w:r>
      <w:r w:rsidRPr="00927E04">
        <w:rPr>
          <w:iCs/>
        </w:rPr>
        <w:t xml:space="preserve">An early </w:t>
      </w:r>
      <w:r w:rsidR="007335D7" w:rsidRPr="00927E04">
        <w:rPr>
          <w:iCs/>
        </w:rPr>
        <w:fldChar w:fldCharType="begin"/>
      </w:r>
      <w:r w:rsidR="00262137">
        <w:rPr>
          <w:iCs/>
        </w:rPr>
        <w:instrText xml:space="preserve"> ADDIN EN.CITE &lt;EndNote&gt;&lt;Cite AuthorYear="1"&gt;&lt;Author&gt;UNICEF&lt;/Author&gt;&lt;Year&gt;2008&lt;/Year&gt;&lt;RecNum&gt;5028&lt;/RecNum&gt;&lt;Pages&gt;7&lt;/Pages&gt;&lt;DisplayText&gt;UNICEF (2008, p. 7)&lt;/DisplayText&gt;&lt;record&gt;&lt;rec-number&gt;5028&lt;/rec-number&gt;&lt;foreign-keys&gt;&lt;key app="EN" db-id="xexrp9td9rs2zmexp5f5srdv2wtv0pt2dz0d"&gt;5028&lt;/key&gt;&lt;/foreign-keys&gt;&lt;ref-type name="Book"&gt;6&lt;/ref-type&gt;&lt;contributors&gt;&lt;authors&gt;&lt;author&gt;UNICEF,&lt;/author&gt;&lt;/authors&gt;&lt;/contributors&gt;&lt;titles&gt;&lt;title&gt;The Child Care Transition: A League Table of Early Childhood Education and Care in Economically Advanced Countries.  Innocenti Report Card 8&lt;/title&gt;&lt;/titles&gt;&lt;section&gt;40&lt;/section&gt;&lt;keywords&gt;&lt;keyword&gt;child care&lt;/keyword&gt;&lt;/keywords&gt;&lt;dates&gt;&lt;year&gt;2008&lt;/year&gt;&lt;/dates&gt;&lt;pub-location&gt;Florence&lt;/pub-location&gt;&lt;publisher&gt;Innocenti Research Centre&lt;/publisher&gt;&lt;isbn&gt;978-88-89129-70-8&amp;#xD;&lt;/isbn&gt;&lt;urls&gt;&lt;related-urls&gt;&lt;url&gt;http://www.unicef-irc.org/publications/pdf/rc8_eng.pdf&lt;/url&gt;&lt;/related-urls&gt;&lt;/urls&gt;&lt;/record&gt;&lt;/Cite&gt;&lt;/EndNote&gt;</w:instrText>
      </w:r>
      <w:r w:rsidR="007335D7" w:rsidRPr="00927E04">
        <w:rPr>
          <w:iCs/>
        </w:rPr>
        <w:fldChar w:fldCharType="separate"/>
      </w:r>
      <w:hyperlink w:anchor="_ENREF_26" w:tooltip="UNICEF, 2008 #5028" w:history="1">
        <w:r w:rsidR="00262137" w:rsidRPr="00927E04">
          <w:rPr>
            <w:iCs/>
            <w:noProof/>
          </w:rPr>
          <w:t>UNICEF (2008, p. 7</w:t>
        </w:r>
      </w:hyperlink>
      <w:r w:rsidRPr="00927E04">
        <w:rPr>
          <w:iCs/>
          <w:noProof/>
        </w:rPr>
        <w:t>)</w:t>
      </w:r>
      <w:r w:rsidR="007335D7" w:rsidRPr="00927E04">
        <w:rPr>
          <w:iCs/>
        </w:rPr>
        <w:fldChar w:fldCharType="end"/>
      </w:r>
      <w:r w:rsidRPr="00927E04">
        <w:rPr>
          <w:iCs/>
        </w:rPr>
        <w:t xml:space="preserve"> report argues “… the mastery of skills that are essential for economic success and the development of their underlying neural pathways follow hierarchical rules. Later attainments build on foundations that are laid down earlier.” Without this foundation, children are placed on a pathway of disadvantage </w:t>
      </w:r>
      <w:r>
        <w:rPr>
          <w:iCs/>
        </w:rPr>
        <w:t xml:space="preserve">which is clearly evident by the time children are 3 years of age </w:t>
      </w:r>
      <w:r w:rsidRPr="00927E04">
        <w:rPr>
          <w:iCs/>
        </w:rPr>
        <w:t xml:space="preserve"> </w:t>
      </w:r>
      <w:r w:rsidR="007335D7" w:rsidRPr="00927E04">
        <w:rPr>
          <w:iCs/>
        </w:rPr>
        <w:fldChar w:fldCharType="begin"/>
      </w:r>
      <w:r>
        <w:rPr>
          <w:iCs/>
        </w:rPr>
        <w:instrText xml:space="preserve"> ADDIN EN.CITE &lt;EndNote&gt;&lt;Cite&gt;&lt;Author&gt;Hertzman&lt;/Author&gt;&lt;Year&gt;2002&lt;/Year&gt;&lt;RecNum&gt;1568&lt;/RecNum&gt;&lt;DisplayText&gt;(Hertzman, 2002)&lt;/DisplayText&gt;&lt;record&gt;&lt;rec-number&gt;1568&lt;/rec-number&gt;&lt;foreign-keys&gt;&lt;key app="EN" db-id="xexrp9td9rs2zmexp5f5srdv2wtv0pt2dz0d"&gt;1568&lt;/key&gt;&lt;/foreign-keys&gt;&lt;ref-type name="Book"&gt;6&lt;/ref-type&gt;&lt;contributors&gt;&lt;authors&gt;&lt;author&gt;Hertzman, C&lt;/author&gt;&lt;/authors&gt;&lt;/contributors&gt;&lt;titles&gt;&lt;title&gt;Leave no child behind. Social exclusion and child development.&lt;/title&gt;&lt;secondary-title&gt;Perspectives on Social Inclusion&lt;/secondary-title&gt;&lt;/titles&gt;&lt;pages&gt;22&lt;/pages&gt;&lt;keywords&gt;&lt;keyword&gt;family support&lt;/keyword&gt;&lt;keyword&gt;social exclusion&lt;/keyword&gt;&lt;keyword&gt;child development&lt;/keyword&gt;&lt;/keywords&gt;&lt;dates&gt;&lt;year&gt;2002&lt;/year&gt;&lt;/dates&gt;&lt;pub-location&gt;Toronto, ON&lt;/pub-location&gt;&lt;publisher&gt;Laidlaw Foundation&lt;/publisher&gt;&lt;isbn&gt;0 9730740 1 9&lt;/isbn&gt;&lt;call-num&gt;www.laidlawfdn.org/programmes/children/hertzman.pdf&lt;/call-num&gt;&lt;urls&gt;&lt;/urls&gt;&lt;/record&gt;&lt;/Cite&gt;&lt;/EndNote&gt;</w:instrText>
      </w:r>
      <w:r w:rsidR="007335D7" w:rsidRPr="00927E04">
        <w:rPr>
          <w:iCs/>
        </w:rPr>
        <w:fldChar w:fldCharType="separate"/>
      </w:r>
      <w:r>
        <w:rPr>
          <w:iCs/>
          <w:noProof/>
        </w:rPr>
        <w:t>(</w:t>
      </w:r>
      <w:hyperlink w:anchor="_ENREF_11" w:tooltip="Hertzman, 2002 #1568" w:history="1">
        <w:r w:rsidR="00262137">
          <w:rPr>
            <w:iCs/>
            <w:noProof/>
          </w:rPr>
          <w:t>Hertzman, 2002</w:t>
        </w:r>
      </w:hyperlink>
      <w:r>
        <w:rPr>
          <w:iCs/>
          <w:noProof/>
        </w:rPr>
        <w:t>)</w:t>
      </w:r>
      <w:r w:rsidR="007335D7" w:rsidRPr="00927E04">
        <w:rPr>
          <w:iCs/>
        </w:rPr>
        <w:fldChar w:fldCharType="end"/>
      </w:r>
      <w:r>
        <w:rPr>
          <w:iCs/>
        </w:rPr>
        <w:t xml:space="preserve">, </w:t>
      </w:r>
      <w:r w:rsidRPr="00927E04">
        <w:rPr>
          <w:iCs/>
        </w:rPr>
        <w:t>and over tim</w:t>
      </w:r>
      <w:r>
        <w:rPr>
          <w:iCs/>
        </w:rPr>
        <w:t xml:space="preserve">e this disadvantage accumulates unless intensive and appropriate intervention is offered. </w:t>
      </w:r>
      <w:r w:rsidRPr="00927E04">
        <w:rPr>
          <w:iCs/>
        </w:rPr>
        <w:t xml:space="preserve">Many researchers have demonstrated the greater returns gained from preventing disadvantage accumulating compared to ameliorating it when it is present </w:t>
      </w:r>
      <w:r w:rsidR="007335D7" w:rsidRPr="00927E04">
        <w:rPr>
          <w:iCs/>
        </w:rPr>
        <w:fldChar w:fldCharType="begin">
          <w:fldData xml:space="preserve">PEVuZE5vdGU+PENpdGU+PEF1dGhvcj5IZXJ0em1hbjwvQXV0aG9yPjxZZWFyPjIwMTA8L1llYXI+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</w:fldData>
        </w:fldChar>
      </w:r>
      <w:r>
        <w:rPr>
          <w:iCs/>
        </w:rPr>
        <w:instrText xml:space="preserve"> ADDIN EN.CITE </w:instrText>
      </w:r>
      <w:r w:rsidR="007335D7">
        <w:rPr>
          <w:iCs/>
        </w:rPr>
        <w:fldChar w:fldCharType="begin">
          <w:fldData xml:space="preserve">PEVuZE5vdGU+PENpdGU+PEF1dGhvcj5IZXJ0em1hbjwvQXV0aG9yPjxZZWFyPjIwMTA8L1llYXI+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</w:fldData>
        </w:fldChar>
      </w:r>
      <w:r>
        <w:rPr>
          <w:iCs/>
        </w:rPr>
        <w:instrText xml:space="preserve"> ADDIN EN.CITE.DATA </w:instrText>
      </w:r>
      <w:r w:rsidR="007335D7">
        <w:rPr>
          <w:iCs/>
        </w:rPr>
      </w:r>
      <w:r w:rsidR="007335D7">
        <w:rPr>
          <w:iCs/>
        </w:rPr>
        <w:fldChar w:fldCharType="end"/>
      </w:r>
      <w:r w:rsidR="007335D7" w:rsidRPr="00927E04">
        <w:rPr>
          <w:iCs/>
        </w:rPr>
      </w:r>
      <w:r w:rsidR="007335D7" w:rsidRPr="00927E04">
        <w:rPr>
          <w:iCs/>
        </w:rPr>
        <w:fldChar w:fldCharType="separate"/>
      </w:r>
      <w:r>
        <w:rPr>
          <w:iCs/>
          <w:noProof/>
        </w:rPr>
        <w:t>(</w:t>
      </w:r>
      <w:hyperlink w:anchor="_ENREF_10" w:tooltip="Heckman, 2008 #3864" w:history="1">
        <w:r w:rsidR="00262137">
          <w:rPr>
            <w:iCs/>
            <w:noProof/>
          </w:rPr>
          <w:t>Heckman, 2008</w:t>
        </w:r>
      </w:hyperlink>
      <w:r>
        <w:rPr>
          <w:iCs/>
          <w:noProof/>
        </w:rPr>
        <w:t xml:space="preserve">; </w:t>
      </w:r>
      <w:hyperlink w:anchor="_ENREF_12" w:tooltip="Hertzman, 2010 #3773" w:history="1">
        <w:r w:rsidR="00262137">
          <w:rPr>
            <w:iCs/>
            <w:noProof/>
          </w:rPr>
          <w:t>Hertzman &amp; Boyce, 2010</w:t>
        </w:r>
      </w:hyperlink>
      <w:r>
        <w:rPr>
          <w:iCs/>
          <w:noProof/>
        </w:rPr>
        <w:t xml:space="preserve">; </w:t>
      </w:r>
      <w:hyperlink w:anchor="_ENREF_14" w:tooltip="Institute for a Competitive Workforce, 2010 #3586" w:history="1">
        <w:r w:rsidR="00262137">
          <w:rPr>
            <w:iCs/>
            <w:noProof/>
          </w:rPr>
          <w:t>Institute for a Competitive Workforce, 2010</w:t>
        </w:r>
      </w:hyperlink>
      <w:r>
        <w:rPr>
          <w:iCs/>
          <w:noProof/>
        </w:rPr>
        <w:t xml:space="preserve">; </w:t>
      </w:r>
      <w:hyperlink w:anchor="_ENREF_17" w:tooltip="Mustard, 2008 #2346" w:history="1">
        <w:r w:rsidR="00262137">
          <w:rPr>
            <w:iCs/>
            <w:noProof/>
          </w:rPr>
          <w:t>Mustard, 2008</w:t>
        </w:r>
      </w:hyperlink>
      <w:r>
        <w:rPr>
          <w:iCs/>
          <w:noProof/>
        </w:rPr>
        <w:t xml:space="preserve">; </w:t>
      </w:r>
      <w:hyperlink w:anchor="_ENREF_27" w:tooltip="United Nations Educational Scientific and Cultural Organisation, 2010 #3242" w:history="1">
        <w:r w:rsidR="00262137">
          <w:rPr>
            <w:iCs/>
            <w:noProof/>
          </w:rPr>
          <w:t>United Nations Educational Scientific and Cultural Organisation, 2010</w:t>
        </w:r>
      </w:hyperlink>
      <w:r>
        <w:rPr>
          <w:iCs/>
          <w:noProof/>
        </w:rPr>
        <w:t>)</w:t>
      </w:r>
      <w:r w:rsidR="007335D7" w:rsidRPr="00927E04">
        <w:rPr>
          <w:iCs/>
        </w:rPr>
        <w:fldChar w:fldCharType="end"/>
      </w:r>
      <w:r>
        <w:rPr>
          <w:iCs/>
        </w:rPr>
        <w:t>.</w:t>
      </w:r>
    </w:p>
    <w:p w:rsidR="005470A7" w:rsidRDefault="005470A7" w:rsidP="005470A7">
      <w:r>
        <w:t xml:space="preserve">It is necessary to examine Australian research in this area and in particular that arising from LSAC. For example </w:t>
      </w:r>
      <w:r w:rsidR="007335D7">
        <w:fldChar w:fldCharType="begin"/>
      </w:r>
      <w:r>
        <w:instrText xml:space="preserve"> ADDIN EN.CITE &lt;EndNote&gt;&lt;Cite AuthorYear="1"&gt;&lt;Author&gt;Coley&lt;/Author&gt;&lt;Year&gt;2013&lt;/Year&gt;&lt;RecNum&gt;5034&lt;/RecNum&gt;&lt;DisplayText&gt;Coley, McPherson Lombardi, Sims, and Votruba-Drzal (2013)&lt;/DisplayText&gt;&lt;record&gt;&lt;rec-number&gt;5034&lt;/rec-number&gt;&lt;foreign-keys&gt;&lt;key app="EN" db-id="xexrp9td9rs2zmexp5f5srdv2wtv0pt2dz0d"&gt;5034&lt;/key&gt;&lt;/foreign-keys&gt;&lt;ref-type name="Journal Article"&gt;17&lt;/ref-type&gt;&lt;contributors&gt;&lt;authors&gt;&lt;author&gt;Coley, R&lt;/author&gt;&lt;author&gt;McPherson Lombardi, C&lt;/author&gt;&lt;author&gt;Sims, J&lt;/author&gt;&lt;author&gt;Votruba-Drzal, E&lt;/author&gt;&lt;/authors&gt;&lt;/contributors&gt;&lt;titles&gt;&lt;title&gt;Early education and care experiences and cognitive skill development&lt;/title&gt;&lt;secondary-title&gt;Family Matters&lt;/secondary-title&gt;&lt;/titles&gt;&lt;periodical&gt;&lt;full-title&gt;Family Matters&lt;/full-title&gt;&lt;/periodical&gt;&lt;pages&gt;36 - 49&lt;/pages&gt;&lt;volume&gt;93&lt;/volume&gt;&lt;keywords&gt;&lt;keyword&gt;Outcomes of child care&lt;/keyword&gt;&lt;keyword&gt;cognitive Development&lt;/keyword&gt;&lt;/keywords&gt;&lt;dates&gt;&lt;year&gt;2013&lt;/year&gt;&lt;/dates&gt;&lt;urls&gt;&lt;/urls&gt;&lt;/record&gt;&lt;/Cite&gt;&lt;/EndNote&gt;</w:instrText>
      </w:r>
      <w:r w:rsidR="007335D7">
        <w:fldChar w:fldCharType="separate"/>
      </w:r>
      <w:hyperlink w:anchor="_ENREF_6" w:tooltip="Coley, 2013 #5034" w:history="1">
        <w:r w:rsidR="00262137">
          <w:rPr>
            <w:noProof/>
          </w:rPr>
          <w:t>Coley, McPherson Lombardi, Sims, and Votruba-Drzal (2013</w:t>
        </w:r>
      </w:hyperlink>
      <w:r>
        <w:rPr>
          <w:noProof/>
        </w:rPr>
        <w:t>)</w:t>
      </w:r>
      <w:r w:rsidR="007335D7">
        <w:fldChar w:fldCharType="end"/>
      </w:r>
      <w:r>
        <w:t xml:space="preserve"> compared Australian LSAC data with American data and found that : </w:t>
      </w:r>
    </w:p>
    <w:p w:rsidR="005470A7" w:rsidRDefault="005470A7" w:rsidP="005470A7">
      <w:pPr>
        <w:pStyle w:val="Quote"/>
      </w:pPr>
      <w:r w:rsidRPr="00FE2EC8">
        <w:t>Specifically, children who attended centre-based care at age 2 had significantly higher teacher-rated maths skills and literature skills, higher matrix reasoning scores, and marginally higher vocabulary skills than their peers who were in parental</w:t>
      </w:r>
      <w:r>
        <w:t xml:space="preserve"> care during their toddler wave (p43). </w:t>
      </w:r>
    </w:p>
    <w:p w:rsidR="005470A7" w:rsidRDefault="005470A7" w:rsidP="003F5085">
      <w:r>
        <w:t xml:space="preserve">There are differences in the way American and Australian children use child care which </w:t>
      </w:r>
      <w:r w:rsidR="007335D7">
        <w:fldChar w:fldCharType="begin"/>
      </w:r>
      <w:r>
        <w:instrText xml:space="preserve"> ADDIN EN.CITE &lt;EndNote&gt;&lt;Cite AuthorYear="1"&gt;&lt;Author&gt;Coley&lt;/Author&gt;&lt;Year&gt;2013&lt;/Year&gt;&lt;RecNum&gt;5034&lt;/RecNum&gt;&lt;DisplayText&gt;Coley et al. (2013)&lt;/DisplayText&gt;&lt;record&gt;&lt;rec-number&gt;5034&lt;/rec-number&gt;&lt;foreign-keys&gt;&lt;key app="EN" db-id="xexrp9td9rs2zmexp5f5srdv2wtv0pt2dz0d"&gt;5034&lt;/key&gt;&lt;/foreign-keys&gt;&lt;ref-type name="Journal Article"&gt;17&lt;/ref-type&gt;&lt;contributors&gt;&lt;authors&gt;&lt;author&gt;Coley, R&lt;/author&gt;&lt;author&gt;McPherson Lombardi, C&lt;/author&gt;&lt;author&gt;Sims, J&lt;/author&gt;&lt;author&gt;Votruba-Drzal, E&lt;/author&gt;&lt;/authors&gt;&lt;/contributors&gt;&lt;titles&gt;&lt;title&gt;Early education and care experiences and cognitive skill development&lt;/title&gt;&lt;secondary-title&gt;Family Matters&lt;/secondary-title&gt;&lt;/titles&gt;&lt;periodical&gt;&lt;full-title&gt;Family Matters&lt;/full-title&gt;&lt;/periodical&gt;&lt;pages&gt;36 - 49&lt;/pages&gt;&lt;volume&gt;93&lt;/volume&gt;&lt;keywords&gt;&lt;keyword&gt;Outcomes of child care&lt;/keyword&gt;&lt;keyword&gt;cognitive Development&lt;/keyword&gt;&lt;/keywords&gt;&lt;dates&gt;&lt;year&gt;2013&lt;/year&gt;&lt;/dates&gt;&lt;urls&gt;&lt;/urls&gt;&lt;/record&gt;&lt;/Cite&gt;&lt;/EndNote&gt;</w:instrText>
      </w:r>
      <w:r w:rsidR="007335D7">
        <w:fldChar w:fldCharType="separate"/>
      </w:r>
      <w:hyperlink w:anchor="_ENREF_6" w:tooltip="Coley, 2013 #5034" w:history="1">
        <w:r w:rsidR="00262137">
          <w:rPr>
            <w:noProof/>
          </w:rPr>
          <w:t>Coley et al. (2013</w:t>
        </w:r>
      </w:hyperlink>
      <w:r>
        <w:rPr>
          <w:noProof/>
        </w:rPr>
        <w:t>)</w:t>
      </w:r>
      <w:r w:rsidR="007335D7">
        <w:fldChar w:fldCharType="end"/>
      </w:r>
      <w:r>
        <w:t xml:space="preserve"> argue have a significant impact on children’s outcomes and make the use of American research to inform policy in Australia particularly problematic. Australian children are more likely to attend child care part-time before the age of 3 compared to American children, and are more likely to use formal, accredited forms of care whereas American children under age 3 are more likely to be in informal, unaccredited forms of care. The authors emphasise however, that use of child care before the age of 2 in both America and Australia was NOT associated with poorer outcomes in children’s cognitive skills.</w:t>
      </w:r>
    </w:p>
    <w:p w:rsidR="005470A7" w:rsidRPr="00B47FB4" w:rsidRDefault="00B47FB4" w:rsidP="005470A7">
      <w:pPr>
        <w:rPr>
          <w:iCs/>
        </w:rPr>
      </w:pPr>
      <w:r>
        <w:rPr>
          <w:iCs/>
        </w:rPr>
        <w:lastRenderedPageBreak/>
        <w:t xml:space="preserve">Removing the requirement to have skilled teachers working with children under 3 years of age creates a context in which children are more likely to receive lower quality care which increases the risk that they will enter what the report identifies as ‘educational services’ at 3 already disadvantaged. This puts more pressure on these services to address disadvantage that could easily have been prevented. </w:t>
      </w:r>
      <w:r w:rsidR="005470A7">
        <w:t xml:space="preserve">More highly qualified educators are able to provide a better learning environment for children and this improves children’s outcomes. A significant component of that learning environment for children under 3 is the interactions between adult and child which contribute to the development and maintenance of high quality relationships.  The neurobiological research demonstrates the quality of relationships between adult and child is a key predictor of long term outcomes </w:t>
      </w:r>
      <w:r w:rsidR="007335D7">
        <w:fldChar w:fldCharType="begin">
          <w:fldData xml:space="preserve">PEVuZE5vdGU+PENpdGU+PEF1dGhvcj5NZWFuZXk8L0F1dGhvcj48WWVhcj4yMDEwPC9ZZWFyPjxS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</w:fldData>
        </w:fldChar>
      </w:r>
      <w:r w:rsidR="005470A7">
        <w:instrText xml:space="preserve"> ADDIN EN.CITE </w:instrText>
      </w:r>
      <w:r w:rsidR="007335D7">
        <w:fldChar w:fldCharType="begin">
          <w:fldData xml:space="preserve">PEVuZE5vdGU+PENpdGU+PEF1dGhvcj5NZWFuZXk8L0F1dGhvcj48WWVhcj4yMDEwPC9ZZWFyPjxS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</w:fldData>
        </w:fldChar>
      </w:r>
      <w:r w:rsidR="005470A7">
        <w:instrText xml:space="preserve"> ADDIN EN.CITE.DATA </w:instrText>
      </w:r>
      <w:r w:rsidR="007335D7">
        <w:fldChar w:fldCharType="end"/>
      </w:r>
      <w:r w:rsidR="007335D7">
        <w:fldChar w:fldCharType="separate"/>
      </w:r>
      <w:r w:rsidR="005470A7">
        <w:rPr>
          <w:noProof/>
        </w:rPr>
        <w:t>(</w:t>
      </w:r>
      <w:hyperlink w:anchor="_ENREF_9" w:tooltip="Feldman, 2007 #3302" w:history="1">
        <w:r w:rsidR="00262137">
          <w:rPr>
            <w:noProof/>
          </w:rPr>
          <w:t>Feldman, Weller, Zagoory-Sharon, &amp; Levine, 2007</w:t>
        </w:r>
      </w:hyperlink>
      <w:r w:rsidR="005470A7">
        <w:rPr>
          <w:noProof/>
        </w:rPr>
        <w:t xml:space="preserve">; </w:t>
      </w:r>
      <w:hyperlink w:anchor="_ENREF_13" w:tooltip="Hofer, 2006 #2812" w:history="1">
        <w:r w:rsidR="00262137">
          <w:rPr>
            <w:noProof/>
          </w:rPr>
          <w:t>Hofer, 2006</w:t>
        </w:r>
      </w:hyperlink>
      <w:r w:rsidR="005470A7">
        <w:rPr>
          <w:noProof/>
        </w:rPr>
        <w:t xml:space="preserve">; </w:t>
      </w:r>
      <w:hyperlink w:anchor="_ENREF_15" w:tooltip="Mayes, 2009 #3049" w:history="1">
        <w:r w:rsidR="00262137">
          <w:rPr>
            <w:noProof/>
          </w:rPr>
          <w:t>Mayes, Magidson, Lejeuz, &amp; Nicholls, 2009</w:t>
        </w:r>
      </w:hyperlink>
      <w:r w:rsidR="005470A7">
        <w:rPr>
          <w:noProof/>
        </w:rPr>
        <w:t xml:space="preserve">; </w:t>
      </w:r>
      <w:hyperlink w:anchor="_ENREF_16" w:tooltip="Meaney, 2010 #3321" w:history="1">
        <w:r w:rsidR="00262137">
          <w:rPr>
            <w:noProof/>
          </w:rPr>
          <w:t>Meaney, 2010</w:t>
        </w:r>
      </w:hyperlink>
      <w:r w:rsidR="005470A7">
        <w:rPr>
          <w:noProof/>
        </w:rPr>
        <w:t xml:space="preserve">; </w:t>
      </w:r>
      <w:hyperlink w:anchor="_ENREF_18" w:tooltip="Perry, 2006 #3743" w:history="1">
        <w:r w:rsidR="00262137">
          <w:rPr>
            <w:noProof/>
          </w:rPr>
          <w:t>Perry, 2006</w:t>
        </w:r>
      </w:hyperlink>
      <w:r w:rsidR="005470A7">
        <w:rPr>
          <w:noProof/>
        </w:rPr>
        <w:t>)</w:t>
      </w:r>
      <w:r w:rsidR="007335D7">
        <w:fldChar w:fldCharType="end"/>
      </w:r>
      <w:r w:rsidR="005470A7">
        <w:t xml:space="preserve">. Very young children need secure and nurturing relationships and staff in care/education programmes can offer such relationships </w:t>
      </w:r>
      <w:r w:rsidR="007335D7">
        <w:fldChar w:fldCharType="begin"/>
      </w:r>
      <w:r w:rsidR="005470A7">
        <w:instrText xml:space="preserve"> ADDIN EN.CITE &lt;EndNote&gt;&lt;Cite&gt;&lt;Author&gt;Degotardi&lt;/Author&gt;&lt;Year&gt;2009&lt;/Year&gt;&lt;RecNum&gt;2646&lt;/RecNum&gt;&lt;DisplayText&gt;(Degotardi &amp;amp; Pearson, 2009)&lt;/DisplayText&gt;&lt;record&gt;&lt;rec-number&gt;2646&lt;/rec-number&gt;&lt;foreign-keys&gt;&lt;key app="EN" db-id="xexrp9td9rs2zmexp5f5srdv2wtv0pt2dz0d"&gt;2646&lt;/key&gt;&lt;/foreign-keys&gt;&lt;ref-type name="Journal Article"&gt;17&lt;/ref-type&gt;&lt;contributors&gt;&lt;authors&gt;&lt;author&gt;Degotardi, S&lt;/author&gt;&lt;author&gt;Pearson, E&lt;/author&gt;&lt;/authors&gt;&lt;/contributors&gt;&lt;titles&gt;&lt;title&gt;Relationship Theory in the Nursery: attachment and beyond&lt;/title&gt;&lt;secondary-title&gt;Contemporary Issues in Early Childhood&lt;/secondary-title&gt;&lt;/titles&gt;&lt;periodical&gt;&lt;full-title&gt;Contemporary Issues in Early Childhood&lt;/full-title&gt;&lt;/periodical&gt;&lt;pages&gt;144 - 155&lt;/pages&gt;&lt;volume&gt;10&lt;/volume&gt;&lt;number&gt;2&lt;/number&gt;&lt;keywords&gt;&lt;keyword&gt;Attachment&lt;/keyword&gt;&lt;keyword&gt;Child care&lt;/keyword&gt;&lt;/keywords&gt;&lt;dates&gt;&lt;year&gt;2009&lt;/year&gt;&lt;/dates&gt;&lt;urls&gt;&lt;related-urls&gt;&lt;url&gt;http://www.wwwords.co.uk/pdf/validate.asp?j=ciec&amp;amp;vol=10&amp;amp;issue=2&amp;amp;year=2009&amp;amp;article=6_Degotardi_CIEC_10_2_web&lt;/url&gt;&lt;/related-urls&gt;&lt;/urls&gt;&lt;/record&gt;&lt;/Cite&gt;&lt;/EndNote&gt;</w:instrText>
      </w:r>
      <w:r w:rsidR="007335D7">
        <w:fldChar w:fldCharType="separate"/>
      </w:r>
      <w:r w:rsidR="005470A7">
        <w:rPr>
          <w:noProof/>
        </w:rPr>
        <w:t>(</w:t>
      </w:r>
      <w:hyperlink w:anchor="_ENREF_8" w:tooltip="Degotardi, 2009 #2646" w:history="1">
        <w:r w:rsidR="00262137">
          <w:rPr>
            <w:noProof/>
          </w:rPr>
          <w:t>Degotardi &amp; Pearson, 2009</w:t>
        </w:r>
      </w:hyperlink>
      <w:r w:rsidR="005470A7">
        <w:rPr>
          <w:noProof/>
        </w:rPr>
        <w:t>)</w:t>
      </w:r>
      <w:r w:rsidR="007335D7">
        <w:fldChar w:fldCharType="end"/>
      </w:r>
      <w:r w:rsidR="005470A7">
        <w:t xml:space="preserve">. In Australian research </w:t>
      </w:r>
      <w:r w:rsidR="007335D7">
        <w:fldChar w:fldCharType="begin"/>
      </w:r>
      <w:r w:rsidR="005470A7">
        <w:instrText xml:space="preserve"> ADDIN EN.CITE &lt;EndNote&gt;&lt;Cite AuthorYear="1"&gt;&lt;Author&gt;Yamauchi&lt;/Author&gt;&lt;Year&gt;2011&lt;/Year&gt;&lt;RecNum&gt;4292&lt;/RecNum&gt;&lt;DisplayText&gt;Yamauchi and Leigh (2011)&lt;/DisplayText&gt;&lt;record&gt;&lt;rec-number&gt;4292&lt;/rec-number&gt;&lt;foreign-keys&gt;&lt;key app="EN" db-id="xexrp9td9rs2zmexp5f5srdv2wtv0pt2dz0d"&gt;4292&lt;/key&gt;&lt;/foreign-keys&gt;&lt;ref-type name="Journal Article"&gt;17&lt;/ref-type&gt;&lt;contributors&gt;&lt;authors&gt;&lt;author&gt;Yamauchi, C.&lt;/author&gt;&lt;author&gt;Leigh, A.&lt;/author&gt;&lt;/authors&gt;&lt;/contributors&gt;&lt;auth-address&gt;National Graduate Inst. for Policy Studies and Australian Demographic and Social Research Inst., Australian National University, Australia&amp;#xD;Research School of Economics, Australian National University, Australia&lt;/auth-address&gt;&lt;titles&gt;&lt;title&gt;Which children benefit from non-parental care?&lt;/title&gt;&lt;secondary-title&gt;Economics of Education Review&lt;/secondary-title&gt;&lt;/titles&gt;&lt;pages&gt;1468-1490&lt;/pages&gt;&lt;volume&gt;30&lt;/volume&gt;&lt;number&gt;6&lt;/number&gt;&lt;keywords&gt;&lt;keyword&gt;Child care&lt;/keyword&gt;&lt;keyword&gt;Early childhood&lt;/keyword&gt;&lt;keyword&gt;Quality&lt;/keyword&gt;&lt;keyword&gt;Selection&lt;/keyword&gt;&lt;keyword&gt;outcome of child care&lt;/keyword&gt;&lt;/keywords&gt;&lt;dates&gt;&lt;year&gt;2011&lt;/year&gt;&lt;/dates&gt;&lt;isbn&gt;02727757 (ISSN)&lt;/isbn&gt;&lt;urls&gt;&lt;related-urls&gt;&lt;url&gt;http://www.scopus.com/inward/record.url?eid=2-s2.0-80054875425&amp;amp;partnerID=40&amp;amp;md5=5c9b9e050049a1fd3c2d5e1c32f976b5&lt;/url&gt;&lt;/related-urls&gt;&lt;/urls&gt;&lt;electronic-resource-num&gt;10.1016/j.econedurev.2011.07.012&lt;/electronic-resource-num&gt;&lt;/record&gt;&lt;/Cite&gt;&lt;/EndNote&gt;</w:instrText>
      </w:r>
      <w:r w:rsidR="007335D7">
        <w:fldChar w:fldCharType="separate"/>
      </w:r>
      <w:hyperlink w:anchor="_ENREF_28" w:tooltip="Yamauchi, 2011 #4292" w:history="1">
        <w:r w:rsidR="00262137">
          <w:rPr>
            <w:noProof/>
          </w:rPr>
          <w:t>Yamauchi and Leigh (2011</w:t>
        </w:r>
      </w:hyperlink>
      <w:r w:rsidR="005470A7">
        <w:rPr>
          <w:noProof/>
        </w:rPr>
        <w:t>)</w:t>
      </w:r>
      <w:r w:rsidR="007335D7">
        <w:fldChar w:fldCharType="end"/>
      </w:r>
      <w:r w:rsidR="005470A7">
        <w:t xml:space="preserve"> demonstrate that toddlers have better outcomes when they have access to more staff in child care. Having better </w:t>
      </w:r>
      <w:proofErr w:type="spellStart"/>
      <w:r w:rsidR="005470A7">
        <w:t>adult:child</w:t>
      </w:r>
      <w:proofErr w:type="spellEnd"/>
      <w:r w:rsidR="005470A7">
        <w:t xml:space="preserve"> ratios makes it possible for staff to have time to develop secure relationships and this is facilitated when they have the appropriate training to not only understand that relationship building is a priority, but have learned the skills to be able to do so. </w:t>
      </w:r>
    </w:p>
    <w:p w:rsidR="003F5085" w:rsidRDefault="001D54E7" w:rsidP="003F5085">
      <w:pPr>
        <w:rPr>
          <w:iCs/>
        </w:rPr>
      </w:pPr>
      <w:r>
        <w:rPr>
          <w:iCs/>
          <w:noProof/>
          <w:lang w:eastAsia="en-AU"/>
        </w:rPr>
        <w:pict>
          <v:shape id="_x0000_s1036" type="#_x0000_t32" style="position:absolute;margin-left:-9.3pt;margin-top:4.35pt;width:474.45pt;height:1.05pt;flip:y;z-index:251668480" o:connectortype="straight"/>
        </w:pict>
      </w:r>
    </w:p>
    <w:p w:rsidR="00262137" w:rsidRDefault="00262137">
      <w:pPr>
        <w:rPr>
          <w:rFonts w:ascii="Times New Roman" w:hAnsi="Times New Roman" w:cs="Times New Roman"/>
          <w:b/>
          <w:bCs/>
          <w:color w:val="FF0000"/>
          <w:sz w:val="20"/>
          <w:szCs w:val="20"/>
        </w:rPr>
      </w:pPr>
      <w:r>
        <w:rPr>
          <w:b/>
          <w:bCs/>
          <w:color w:val="FF0000"/>
          <w:sz w:val="20"/>
          <w:szCs w:val="20"/>
        </w:rPr>
        <w:br w:type="page"/>
      </w:r>
    </w:p>
    <w:p w:rsidR="003F5085" w:rsidRPr="008559B6" w:rsidRDefault="003F5085" w:rsidP="003F5085">
      <w:pPr>
        <w:pStyle w:val="Default"/>
        <w:spacing w:before="240"/>
        <w:jc w:val="both"/>
        <w:rPr>
          <w:color w:val="FF0000"/>
          <w:sz w:val="20"/>
          <w:szCs w:val="20"/>
        </w:rPr>
      </w:pPr>
      <w:r w:rsidRPr="008559B6">
        <w:rPr>
          <w:b/>
          <w:bCs/>
          <w:color w:val="FF0000"/>
          <w:sz w:val="20"/>
          <w:szCs w:val="20"/>
        </w:rPr>
        <w:lastRenderedPageBreak/>
        <w:t xml:space="preserve">DRAFT RECOMMENDATION 7.5 </w:t>
      </w:r>
    </w:p>
    <w:p w:rsidR="003F5085" w:rsidRPr="008559B6" w:rsidRDefault="003F5085" w:rsidP="003F5085">
      <w:pPr>
        <w:pStyle w:val="Default"/>
        <w:spacing w:before="240"/>
        <w:jc w:val="both"/>
        <w:rPr>
          <w:color w:val="FF0000"/>
          <w:sz w:val="26"/>
          <w:szCs w:val="26"/>
        </w:rPr>
      </w:pPr>
      <w:r w:rsidRPr="008559B6">
        <w:rPr>
          <w:b/>
          <w:bCs/>
          <w:i/>
          <w:iCs/>
          <w:color w:val="FF0000"/>
          <w:sz w:val="26"/>
          <w:szCs w:val="26"/>
        </w:rPr>
        <w:t xml:space="preserve">To provide services with greater flexibility to meet staffing requirements, ACECQA should: </w:t>
      </w:r>
    </w:p>
    <w:p w:rsidR="003F5085" w:rsidRPr="008559B6" w:rsidRDefault="003F5085" w:rsidP="003F5085">
      <w:pPr>
        <w:pStyle w:val="Default"/>
        <w:spacing w:before="240"/>
        <w:jc w:val="both"/>
        <w:rPr>
          <w:color w:val="FF0000"/>
          <w:sz w:val="26"/>
          <w:szCs w:val="26"/>
        </w:rPr>
      </w:pPr>
      <w:r w:rsidRPr="008559B6">
        <w:rPr>
          <w:color w:val="FF0000"/>
          <w:sz w:val="18"/>
          <w:szCs w:val="18"/>
        </w:rPr>
        <w:t xml:space="preserve">• </w:t>
      </w:r>
      <w:r w:rsidRPr="008559B6">
        <w:rPr>
          <w:b/>
          <w:bCs/>
          <w:i/>
          <w:iCs/>
          <w:color w:val="FF0000"/>
          <w:sz w:val="26"/>
          <w:szCs w:val="26"/>
        </w:rPr>
        <w:t xml:space="preserve">remove the requirement that persons with early childhood teacher qualifications must have practical experience for children aged birth to twenty four months </w:t>
      </w:r>
    </w:p>
    <w:p w:rsidR="003F5085" w:rsidRDefault="003F5085" w:rsidP="003F5085">
      <w:pPr>
        <w:rPr>
          <w:iCs/>
        </w:rPr>
      </w:pPr>
      <w:r>
        <w:rPr>
          <w:iCs/>
        </w:rPr>
        <w:t xml:space="preserve"> </w:t>
      </w:r>
    </w:p>
    <w:p w:rsidR="003F5085" w:rsidRDefault="003F5085" w:rsidP="003F5085">
      <w:r>
        <w:t xml:space="preserve">The experiences children have in the first 3 years of life lay the foundation for life-long learning, development and wellbeing </w:t>
      </w:r>
      <w:r w:rsidR="007335D7">
        <w:fldChar w:fldCharType="begin"/>
      </w:r>
      <w:r>
        <w:instrText xml:space="preserve"> ADDIN EN.CITE &lt;EndNote&gt;&lt;Cite&gt;&lt;Author&gt;Sims&lt;/Author&gt;&lt;Year&gt;2013&lt;/Year&gt;&lt;RecNum&gt;4282&lt;/RecNum&gt;&lt;DisplayText&gt;(Sims, 2013)&lt;/DisplayText&gt;&lt;record&gt;&lt;rec-number&gt;4282&lt;/rec-number&gt;&lt;foreign-keys&gt;&lt;key app="EN" db-id="xexrp9td9rs2zmexp5f5srdv2wtv0pt2dz0d"&gt;4282&lt;/key&gt;&lt;/foreign-keys&gt;&lt;ref-type name="Book Section"&gt;5&lt;/ref-type&gt;&lt;contributors&gt;&lt;authors&gt;&lt;author&gt;Sims, M&lt;/author&gt;&lt;/authors&gt;&lt;secondary-authors&gt;&lt;author&gt;Pendergast, D&lt;/author&gt;&lt;author&gt;Garvis, S&lt;/author&gt;&lt;/secondary-authors&gt;&lt;/contributors&gt;&lt;titles&gt;&lt;title&gt;The importance of early years education.&lt;/title&gt;&lt;secondary-title&gt;Teaching early years: Curriculum, Pedagogy and Assessment.&lt;/secondary-title&gt;&lt;/titles&gt;&lt;pages&gt;20 - 32&lt;/pages&gt;&lt;section&gt;2&lt;/section&gt;&lt;keywords&gt;&lt;keyword&gt;importance of early years&lt;/keyword&gt;&lt;keyword&gt;early years&lt;/keyword&gt;&lt;/keywords&gt;&lt;dates&gt;&lt;year&gt;2013&lt;/year&gt;&lt;/dates&gt;&lt;pub-location&gt;Crows Nest, NSW&lt;/pub-location&gt;&lt;publisher&gt;Allen and Unwin&lt;/publisher&gt;&lt;isbn&gt;978 1 74237 995 1&lt;/isbn&gt;&lt;urls&gt;&lt;/urls&gt;&lt;/record&gt;&lt;/Cite&gt;&lt;/EndNote&gt;</w:instrText>
      </w:r>
      <w:r w:rsidR="007335D7">
        <w:fldChar w:fldCharType="separate"/>
      </w:r>
      <w:r>
        <w:rPr>
          <w:noProof/>
        </w:rPr>
        <w:t>(</w:t>
      </w:r>
      <w:hyperlink w:anchor="_ENREF_24" w:tooltip="Sims, 2013 #4282" w:history="1">
        <w:r w:rsidR="00262137">
          <w:rPr>
            <w:noProof/>
          </w:rPr>
          <w:t>Sims, 2013</w:t>
        </w:r>
      </w:hyperlink>
      <w:r>
        <w:rPr>
          <w:noProof/>
        </w:rPr>
        <w:t>)</w:t>
      </w:r>
      <w:r w:rsidR="007335D7">
        <w:fldChar w:fldCharType="end"/>
      </w:r>
      <w:r>
        <w:t xml:space="preserve">. Research clearly demonstrates that children under 3 need quality learning experiences in the context of secure, nurturing relationships. The neurobiological research confirms that the quality of relationships between adult and child is a key predictor of long term outcomes </w:t>
      </w:r>
      <w:r w:rsidR="007335D7">
        <w:fldChar w:fldCharType="begin">
          <w:fldData xml:space="preserve">PEVuZE5vdGU+PENpdGU+PEF1dGhvcj5NZWFuZXk8L0F1dGhvcj48WWVhcj4yMDEwPC9ZZWFyPjxS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</w:fldData>
        </w:fldChar>
      </w:r>
      <w:r w:rsidR="005470A7">
        <w:instrText xml:space="preserve"> ADDIN EN.CITE </w:instrText>
      </w:r>
      <w:r w:rsidR="007335D7">
        <w:fldChar w:fldCharType="begin">
          <w:fldData xml:space="preserve">PEVuZE5vdGU+PENpdGU+PEF1dGhvcj5NZWFuZXk8L0F1dGhvcj48WWVhcj4yMDEwPC9ZZWFyPjxS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</w:fldData>
        </w:fldChar>
      </w:r>
      <w:r w:rsidR="005470A7">
        <w:instrText xml:space="preserve"> ADDIN EN.CITE.DATA </w:instrText>
      </w:r>
      <w:r w:rsidR="007335D7">
        <w:fldChar w:fldCharType="end"/>
      </w:r>
      <w:r w:rsidR="007335D7">
        <w:fldChar w:fldCharType="separate"/>
      </w:r>
      <w:r w:rsidR="005470A7">
        <w:rPr>
          <w:noProof/>
        </w:rPr>
        <w:t>(</w:t>
      </w:r>
      <w:hyperlink w:anchor="_ENREF_9" w:tooltip="Feldman, 2007 #3302" w:history="1">
        <w:r w:rsidR="00262137">
          <w:rPr>
            <w:noProof/>
          </w:rPr>
          <w:t>Feldman et al., 2007</w:t>
        </w:r>
      </w:hyperlink>
      <w:r w:rsidR="005470A7">
        <w:rPr>
          <w:noProof/>
        </w:rPr>
        <w:t xml:space="preserve">; </w:t>
      </w:r>
      <w:hyperlink w:anchor="_ENREF_13" w:tooltip="Hofer, 2006 #2812" w:history="1">
        <w:r w:rsidR="00262137">
          <w:rPr>
            <w:noProof/>
          </w:rPr>
          <w:t>Hofer, 2006</w:t>
        </w:r>
      </w:hyperlink>
      <w:r w:rsidR="005470A7">
        <w:rPr>
          <w:noProof/>
        </w:rPr>
        <w:t xml:space="preserve">; </w:t>
      </w:r>
      <w:hyperlink w:anchor="_ENREF_15" w:tooltip="Mayes, 2009 #3049" w:history="1">
        <w:r w:rsidR="00262137">
          <w:rPr>
            <w:noProof/>
          </w:rPr>
          <w:t>Mayes et al., 2009</w:t>
        </w:r>
      </w:hyperlink>
      <w:r w:rsidR="005470A7">
        <w:rPr>
          <w:noProof/>
        </w:rPr>
        <w:t xml:space="preserve">; </w:t>
      </w:r>
      <w:hyperlink w:anchor="_ENREF_16" w:tooltip="Meaney, 2010 #3321" w:history="1">
        <w:r w:rsidR="00262137">
          <w:rPr>
            <w:noProof/>
          </w:rPr>
          <w:t>Meaney, 2010</w:t>
        </w:r>
      </w:hyperlink>
      <w:r w:rsidR="005470A7">
        <w:rPr>
          <w:noProof/>
        </w:rPr>
        <w:t xml:space="preserve">; </w:t>
      </w:r>
      <w:hyperlink w:anchor="_ENREF_18" w:tooltip="Perry, 2006 #3743" w:history="1">
        <w:r w:rsidR="00262137">
          <w:rPr>
            <w:noProof/>
          </w:rPr>
          <w:t>Perry, 2006</w:t>
        </w:r>
      </w:hyperlink>
      <w:r w:rsidR="005470A7">
        <w:rPr>
          <w:noProof/>
        </w:rPr>
        <w:t>)</w:t>
      </w:r>
      <w:r w:rsidR="007335D7">
        <w:fldChar w:fldCharType="end"/>
      </w:r>
      <w:r>
        <w:t xml:space="preserve">.  Staff need to be able to attain a  balance between relationship building/maintenance and the provision of appropriate learning experiences, and research shows that more highly trained staff are more able to achieve this balance </w:t>
      </w:r>
      <w:r w:rsidR="007335D7">
        <w:fldChar w:fldCharType="begin">
          <w:fldData xml:space="preserve">PEVuZE5vdGU+PENpdGU+PEF1dGhvcj5CdWVubzwvQXV0aG9yPjxZZWFyPjIwMTA8L1llYXI+PFJl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==
</w:fldData>
        </w:fldChar>
      </w:r>
      <w:r>
        <w:instrText xml:space="preserve"> ADDIN EN.CITE </w:instrText>
      </w:r>
      <w:r w:rsidR="007335D7">
        <w:fldChar w:fldCharType="begin">
          <w:fldData xml:space="preserve">PEVuZE5vdGU+PENpdGU+PEF1dGhvcj5CdWVubzwvQXV0aG9yPjxZZWFyPjIwMTA8L1llYXI+PFJl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==
</w:fldData>
        </w:fldChar>
      </w:r>
      <w:r>
        <w:instrText xml:space="preserve"> ADDIN EN.CITE.DATA </w:instrText>
      </w:r>
      <w:r w:rsidR="007335D7">
        <w:fldChar w:fldCharType="end"/>
      </w:r>
      <w:r w:rsidR="007335D7">
        <w:fldChar w:fldCharType="separate"/>
      </w:r>
      <w:r>
        <w:rPr>
          <w:noProof/>
        </w:rPr>
        <w:t>(</w:t>
      </w:r>
      <w:hyperlink w:anchor="_ENREF_3" w:tooltip="Bueno, 2010 #4695" w:history="1">
        <w:r w:rsidR="00262137">
          <w:rPr>
            <w:noProof/>
          </w:rPr>
          <w:t>Bueno, Darling-Hammond, &amp; Gonzales, 2010</w:t>
        </w:r>
      </w:hyperlink>
      <w:r>
        <w:rPr>
          <w:noProof/>
        </w:rPr>
        <w:t xml:space="preserve">; </w:t>
      </w:r>
      <w:hyperlink w:anchor="_ENREF_7" w:tooltip="Degotardi, 2010 #4024" w:history="1">
        <w:r w:rsidR="00262137">
          <w:rPr>
            <w:noProof/>
          </w:rPr>
          <w:t>Degotardi, 2010</w:t>
        </w:r>
      </w:hyperlink>
      <w:r>
        <w:rPr>
          <w:noProof/>
        </w:rPr>
        <w:t xml:space="preserve">; </w:t>
      </w:r>
      <w:hyperlink w:anchor="_ENREF_20" w:tooltip="Saracho, 2007 #5029" w:history="1">
        <w:r w:rsidR="00262137">
          <w:rPr>
            <w:noProof/>
          </w:rPr>
          <w:t>Saracho &amp; Spodek, 2007</w:t>
        </w:r>
      </w:hyperlink>
      <w:r>
        <w:rPr>
          <w:noProof/>
        </w:rPr>
        <w:t>)</w:t>
      </w:r>
      <w:r w:rsidR="007335D7">
        <w:fldChar w:fldCharType="end"/>
      </w:r>
      <w:r>
        <w:t xml:space="preserve">. </w:t>
      </w:r>
    </w:p>
    <w:p w:rsidR="003F5085" w:rsidRDefault="003F5085" w:rsidP="003F5085">
      <w:r>
        <w:t xml:space="preserve">There are real concerns internationally that teachers not trained in early childhood do not offer the most appropriate learning experiences for young children, and  many, in fact, offer learning experiences that are counter to children’s development and wellbeing </w:t>
      </w:r>
      <w:r w:rsidR="007335D7">
        <w:fldChar w:fldCharType="begin"/>
      </w:r>
      <w:r>
        <w:instrText xml:space="preserve"> ADDIN EN.CITE &lt;EndNote&gt;&lt;Cite&gt;&lt;Author&gt;Save Childhood Movement&lt;/Author&gt;&lt;Year&gt;2014&lt;/Year&gt;&lt;RecNum&gt;5026&lt;/RecNum&gt;&lt;DisplayText&gt;(Save Childhood Movement, 2014)&lt;/DisplayText&gt;&lt;record&gt;&lt;rec-number&gt;5026&lt;/rec-number&gt;&lt;foreign-keys&gt;&lt;key app="EN" db-id="xexrp9td9rs2zmexp5f5srdv2wtv0pt2dz0d"&gt;5026&lt;/key&gt;&lt;/foreign-keys&gt;&lt;ref-type name="Report"&gt;27&lt;/ref-type&gt;&lt;contributors&gt;&lt;authors&gt;&lt;author&gt;Save Childhood Movement,&lt;/author&gt;&lt;/authors&gt;&lt;/contributors&gt;&lt;titles&gt;&lt;title&gt;Manifesto for the Early years. Putting children first&lt;/title&gt;&lt;/titles&gt;&lt;pages&gt;35&lt;/pages&gt;&lt;keywords&gt;&lt;keyword&gt;Policy&lt;/keyword&gt;&lt;keyword&gt;early childhood&lt;/keyword&gt;&lt;keyword&gt;importance of early childhood&lt;/keyword&gt;&lt;keyword&gt;push down curriculum&lt;/keyword&gt;&lt;/keywords&gt;&lt;dates&gt;&lt;year&gt;2014&lt;/year&gt;&lt;/dates&gt;&lt;pub-location&gt;Gloucestershire, UK&lt;/pub-location&gt;&lt;publisher&gt;Save Childhood Movement&lt;/publisher&gt;&lt;urls&gt;&lt;related-urls&gt;&lt;url&gt;http://www.savechildhood.net/uploads/1/8/4/9/1849450/putting_children_first.pdf#page=1&amp;amp;zoom=auto,-82,848&lt;/url&gt;&lt;/related-urls&gt;&lt;/urls&gt;&lt;/record&gt;&lt;/Cite&gt;&lt;/EndNote&gt;</w:instrText>
      </w:r>
      <w:r w:rsidR="007335D7">
        <w:fldChar w:fldCharType="separate"/>
      </w:r>
      <w:r>
        <w:rPr>
          <w:noProof/>
        </w:rPr>
        <w:t>(</w:t>
      </w:r>
      <w:hyperlink w:anchor="_ENREF_21" w:tooltip="Save Childhood Movement, 2014 #5026" w:history="1">
        <w:r w:rsidR="00262137">
          <w:rPr>
            <w:noProof/>
          </w:rPr>
          <w:t>Save Childhood Movement, 2014</w:t>
        </w:r>
      </w:hyperlink>
      <w:r>
        <w:rPr>
          <w:noProof/>
        </w:rPr>
        <w:t>)</w:t>
      </w:r>
      <w:r w:rsidR="007335D7">
        <w:fldChar w:fldCharType="end"/>
      </w:r>
      <w:r>
        <w:t xml:space="preserve">. Requiring early childhood educators to have experience with very young children in their pre-service training ensures that the wellbeing of young children remains the key focus. It is recognised that not all early childhood qualified staff choose to work with children under 3 (p282 of the report). However, given that practical experience with children under 3 is a crucial component of pre-service training to ensure quality service delivery, it is not an acceptable option to remove this requirement. Nor, in our opinion, is it acceptable to differentiate training into those who are qualified to work with children birth to 8 versus those who are qualified to work 3 – 8.   We take issue with the claim that operating birth – 8 courses limits the pool of staff willing to work in the sector (p282). There are many factors that limit the availability of early childhood educators: poor pay, conditions and status are the most influential of these </w:t>
      </w:r>
      <w:r w:rsidR="007335D7">
        <w:fldChar w:fldCharType="begin">
          <w:fldData xml:space="preserve">PEVuZE5vdGU+PENpdGU+PEF1dGhvcj5CcmV0aGVydG9uPC9BdXRob3I+PFllYXI+MjAxMDwvWWVh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=
</w:fldData>
        </w:fldChar>
      </w:r>
      <w:r>
        <w:instrText xml:space="preserve"> ADDIN EN.CITE </w:instrText>
      </w:r>
      <w:r w:rsidR="007335D7">
        <w:fldChar w:fldCharType="begin">
          <w:fldData xml:space="preserve">PEVuZE5vdGU+PENpdGU+PEF1dGhvcj5CcmV0aGVydG9uPC9BdXRob3I+PFllYXI+MjAxMDwvWWVh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=
</w:fldData>
        </w:fldChar>
      </w:r>
      <w:r>
        <w:instrText xml:space="preserve"> ADDIN EN.CITE.DATA </w:instrText>
      </w:r>
      <w:r w:rsidR="007335D7">
        <w:fldChar w:fldCharType="end"/>
      </w:r>
      <w:r w:rsidR="007335D7">
        <w:fldChar w:fldCharType="separate"/>
      </w:r>
      <w:r>
        <w:rPr>
          <w:noProof/>
        </w:rPr>
        <w:t>(</w:t>
      </w:r>
      <w:hyperlink w:anchor="_ENREF_2" w:tooltip="Bretherton, 2010 #4593" w:history="1">
        <w:r w:rsidR="00262137">
          <w:rPr>
            <w:noProof/>
          </w:rPr>
          <w:t>Bretherton, 2010</w:t>
        </w:r>
      </w:hyperlink>
      <w:r>
        <w:rPr>
          <w:noProof/>
        </w:rPr>
        <w:t xml:space="preserve">; </w:t>
      </w:r>
      <w:hyperlink w:anchor="_ENREF_19" w:tooltip="Productivity Commission, 2011 #3874" w:history="1">
        <w:r w:rsidR="00262137">
          <w:rPr>
            <w:noProof/>
          </w:rPr>
          <w:t>Productivity Commission, 2011</w:t>
        </w:r>
      </w:hyperlink>
      <w:r>
        <w:rPr>
          <w:noProof/>
        </w:rPr>
        <w:t xml:space="preserve">; </w:t>
      </w:r>
      <w:hyperlink w:anchor="_ENREF_23" w:tooltip="Sims, 2007 #2178" w:history="1">
        <w:r w:rsidR="00262137">
          <w:rPr>
            <w:noProof/>
          </w:rPr>
          <w:t>Sims, 2007</w:t>
        </w:r>
      </w:hyperlink>
      <w:r>
        <w:rPr>
          <w:noProof/>
        </w:rPr>
        <w:t>)</w:t>
      </w:r>
      <w:r w:rsidR="007335D7">
        <w:fldChar w:fldCharType="end"/>
      </w:r>
      <w:r>
        <w:t xml:space="preserve"> but the requirement to include experience with children under 3 in pre-service training is not one of these. </w:t>
      </w:r>
    </w:p>
    <w:p w:rsidR="003F5085" w:rsidRDefault="003F5085" w:rsidP="00E67234">
      <w:pPr>
        <w:pStyle w:val="Default"/>
        <w:ind w:left="720" w:hanging="720"/>
      </w:pPr>
    </w:p>
    <w:p w:rsidR="003F5085" w:rsidRDefault="003F5085" w:rsidP="00E67234">
      <w:pPr>
        <w:pStyle w:val="Default"/>
        <w:ind w:left="720" w:hanging="720"/>
      </w:pPr>
    </w:p>
    <w:p w:rsidR="00262137" w:rsidRDefault="00262137">
      <w:pPr>
        <w:rPr>
          <w:rFonts w:asciiTheme="majorHAnsi" w:eastAsiaTheme="majorEastAsia" w:hAnsiTheme="majorHAnsi" w:cstheme="majorBidi"/>
          <w:b/>
          <w:bCs/>
          <w:color w:val="365F91" w:themeColor="accent1" w:themeShade="BF"/>
          <w:sz w:val="28"/>
          <w:szCs w:val="28"/>
        </w:rPr>
      </w:pPr>
      <w:r>
        <w:br w:type="page"/>
      </w:r>
    </w:p>
    <w:p w:rsidR="003F5085" w:rsidRDefault="00262137" w:rsidP="00262137">
      <w:pPr>
        <w:pStyle w:val="Heading1"/>
      </w:pPr>
      <w:r>
        <w:lastRenderedPageBreak/>
        <w:t>Reference List</w:t>
      </w:r>
    </w:p>
    <w:p w:rsidR="00262137" w:rsidRPr="00262137" w:rsidRDefault="007335D7" w:rsidP="00262137">
      <w:pPr>
        <w:pStyle w:val="Default"/>
        <w:ind w:left="720" w:hanging="720"/>
        <w:rPr>
          <w:rFonts w:ascii="Calibri" w:hAnsi="Calibri"/>
          <w:noProof/>
          <w:sz w:val="22"/>
        </w:rPr>
      </w:pPr>
      <w:r>
        <w:fldChar w:fldCharType="begin"/>
      </w:r>
      <w:r w:rsidR="00E345AF">
        <w:instrText xml:space="preserve"> ADDIN EN.REFLIST </w:instrText>
      </w:r>
      <w:r>
        <w:fldChar w:fldCharType="separate"/>
      </w:r>
      <w:bookmarkStart w:id="1" w:name="_ENREF_1"/>
      <w:r w:rsidR="00262137" w:rsidRPr="00262137">
        <w:rPr>
          <w:rFonts w:ascii="Calibri" w:hAnsi="Calibri"/>
          <w:noProof/>
          <w:sz w:val="22"/>
        </w:rPr>
        <w:t xml:space="preserve">Brennan, D. (2013). Joining the dots. Program and funding options for integrated Aboriginal and Torres Strait Islander Children's Services. Options paper prepared for Secretariat of National Aboriginal and Islander Child Care (SNAICC) (pp. 38). Melbourne, Vic: Secretariat of National Aboriginal and Islander Child Care </w:t>
      </w:r>
      <w:bookmarkEnd w:id="1"/>
    </w:p>
    <w:p w:rsidR="00262137" w:rsidRPr="00262137" w:rsidRDefault="00262137" w:rsidP="00262137">
      <w:pPr>
        <w:pStyle w:val="Default"/>
        <w:ind w:left="720" w:hanging="720"/>
        <w:rPr>
          <w:rFonts w:ascii="Calibri" w:hAnsi="Calibri"/>
          <w:noProof/>
          <w:sz w:val="22"/>
        </w:rPr>
      </w:pPr>
      <w:bookmarkStart w:id="2" w:name="_ENREF_2"/>
      <w:r w:rsidRPr="00262137">
        <w:rPr>
          <w:rFonts w:ascii="Calibri" w:hAnsi="Calibri"/>
          <w:noProof/>
          <w:sz w:val="22"/>
        </w:rPr>
        <w:t xml:space="preserve">Bretherton, T. (2010). </w:t>
      </w:r>
      <w:r w:rsidRPr="00262137">
        <w:rPr>
          <w:rFonts w:ascii="Calibri" w:hAnsi="Calibri"/>
          <w:i/>
          <w:noProof/>
          <w:sz w:val="22"/>
        </w:rPr>
        <w:t>Developing the childcare workforce: Understanding ‘fight’ or ‘flight’ amongst workers</w:t>
      </w:r>
      <w:r w:rsidRPr="00262137">
        <w:rPr>
          <w:rFonts w:ascii="Calibri" w:hAnsi="Calibri"/>
          <w:noProof/>
          <w:sz w:val="22"/>
        </w:rPr>
        <w:t>. Adelaide: National Centre for Vocational Education Research (NCVER).</w:t>
      </w:r>
      <w:bookmarkEnd w:id="2"/>
    </w:p>
    <w:p w:rsidR="00262137" w:rsidRPr="00262137" w:rsidRDefault="00262137" w:rsidP="00262137">
      <w:pPr>
        <w:pStyle w:val="Default"/>
        <w:ind w:left="720" w:hanging="720"/>
        <w:rPr>
          <w:rFonts w:ascii="Calibri" w:hAnsi="Calibri"/>
          <w:noProof/>
          <w:sz w:val="22"/>
        </w:rPr>
      </w:pPr>
      <w:bookmarkStart w:id="3" w:name="_ENREF_3"/>
      <w:r w:rsidRPr="00262137">
        <w:rPr>
          <w:rFonts w:ascii="Calibri" w:hAnsi="Calibri"/>
          <w:noProof/>
          <w:sz w:val="22"/>
        </w:rPr>
        <w:t>Bueno, M., Darling-Hammond, L., &amp; Gonzales, D. (2010). A matter of degrees: preparing teachers for the pre-K classroom. Education Reform Series. (pp. 24). Washington DC: The PEW Centre on the States.</w:t>
      </w:r>
      <w:bookmarkEnd w:id="3"/>
    </w:p>
    <w:p w:rsidR="00262137" w:rsidRPr="00262137" w:rsidRDefault="00262137" w:rsidP="00262137">
      <w:pPr>
        <w:pStyle w:val="Default"/>
        <w:ind w:left="720" w:hanging="720"/>
        <w:rPr>
          <w:rFonts w:ascii="Calibri" w:hAnsi="Calibri"/>
          <w:noProof/>
          <w:sz w:val="22"/>
        </w:rPr>
      </w:pPr>
      <w:bookmarkStart w:id="4" w:name="_ENREF_4"/>
      <w:r w:rsidRPr="00262137">
        <w:rPr>
          <w:rFonts w:ascii="Calibri" w:hAnsi="Calibri"/>
          <w:noProof/>
          <w:sz w:val="22"/>
        </w:rPr>
        <w:t xml:space="preserve">Bulanda, J., &amp; Bulanda, R. (2008). Grandparents raising grandchildren: implications for marital quality? . </w:t>
      </w:r>
      <w:r w:rsidRPr="00262137">
        <w:rPr>
          <w:rFonts w:ascii="Calibri" w:hAnsi="Calibri"/>
          <w:i/>
          <w:noProof/>
          <w:sz w:val="22"/>
        </w:rPr>
        <w:t>The Gerontologist, 48</w:t>
      </w:r>
      <w:r w:rsidRPr="00262137">
        <w:rPr>
          <w:rFonts w:ascii="Calibri" w:hAnsi="Calibri"/>
          <w:noProof/>
          <w:sz w:val="22"/>
        </w:rPr>
        <w:t xml:space="preserve">, 558. </w:t>
      </w:r>
      <w:bookmarkEnd w:id="4"/>
    </w:p>
    <w:p w:rsidR="00262137" w:rsidRPr="00262137" w:rsidRDefault="00262137" w:rsidP="00262137">
      <w:pPr>
        <w:pStyle w:val="Default"/>
        <w:ind w:left="720" w:hanging="720"/>
        <w:rPr>
          <w:rFonts w:ascii="Calibri" w:hAnsi="Calibri"/>
          <w:noProof/>
          <w:sz w:val="22"/>
        </w:rPr>
      </w:pPr>
      <w:bookmarkStart w:id="5" w:name="_ENREF_5"/>
      <w:r w:rsidRPr="00262137">
        <w:rPr>
          <w:rFonts w:ascii="Calibri" w:hAnsi="Calibri"/>
          <w:noProof/>
          <w:sz w:val="22"/>
        </w:rPr>
        <w:t xml:space="preserve">Centre for Community Child Health. (2010). The changing role of grandparents. </w:t>
      </w:r>
      <w:r w:rsidRPr="00262137">
        <w:rPr>
          <w:rFonts w:ascii="Calibri" w:hAnsi="Calibri"/>
          <w:i/>
          <w:noProof/>
          <w:sz w:val="22"/>
        </w:rPr>
        <w:t>Poliy Brief, 19</w:t>
      </w:r>
      <w:r w:rsidRPr="00262137">
        <w:rPr>
          <w:rFonts w:ascii="Calibri" w:hAnsi="Calibri"/>
          <w:noProof/>
          <w:sz w:val="22"/>
        </w:rPr>
        <w:t xml:space="preserve">, 4. </w:t>
      </w:r>
      <w:bookmarkEnd w:id="5"/>
    </w:p>
    <w:p w:rsidR="00262137" w:rsidRPr="00262137" w:rsidRDefault="00262137" w:rsidP="00262137">
      <w:pPr>
        <w:pStyle w:val="Default"/>
        <w:ind w:left="720" w:hanging="720"/>
        <w:rPr>
          <w:rFonts w:ascii="Calibri" w:hAnsi="Calibri"/>
          <w:noProof/>
          <w:sz w:val="22"/>
        </w:rPr>
      </w:pPr>
      <w:bookmarkStart w:id="6" w:name="_ENREF_6"/>
      <w:r w:rsidRPr="00262137">
        <w:rPr>
          <w:rFonts w:ascii="Calibri" w:hAnsi="Calibri"/>
          <w:noProof/>
          <w:sz w:val="22"/>
        </w:rPr>
        <w:t xml:space="preserve">Coley, R., McPherson Lombardi, C., Sims, J., &amp; Votruba-Drzal, E. (2013). Early education and care experiences and cognitive skill development. </w:t>
      </w:r>
      <w:r w:rsidRPr="00262137">
        <w:rPr>
          <w:rFonts w:ascii="Calibri" w:hAnsi="Calibri"/>
          <w:i/>
          <w:noProof/>
          <w:sz w:val="22"/>
        </w:rPr>
        <w:t>Family Matters, 93</w:t>
      </w:r>
      <w:r w:rsidRPr="00262137">
        <w:rPr>
          <w:rFonts w:ascii="Calibri" w:hAnsi="Calibri"/>
          <w:noProof/>
          <w:sz w:val="22"/>
        </w:rPr>
        <w:t xml:space="preserve">, 36 - 49. </w:t>
      </w:r>
      <w:bookmarkEnd w:id="6"/>
    </w:p>
    <w:p w:rsidR="00262137" w:rsidRPr="00262137" w:rsidRDefault="00262137" w:rsidP="00262137">
      <w:pPr>
        <w:pStyle w:val="Default"/>
        <w:ind w:left="720" w:hanging="720"/>
        <w:rPr>
          <w:rFonts w:ascii="Calibri" w:hAnsi="Calibri"/>
          <w:noProof/>
          <w:sz w:val="22"/>
        </w:rPr>
      </w:pPr>
      <w:bookmarkStart w:id="7" w:name="_ENREF_7"/>
      <w:r w:rsidRPr="00262137">
        <w:rPr>
          <w:rFonts w:ascii="Calibri" w:hAnsi="Calibri"/>
          <w:noProof/>
          <w:sz w:val="22"/>
        </w:rPr>
        <w:t xml:space="preserve">Degotardi, S. (2010). High-quality interactions with infants: relationships with early-childhood practitioners’ interpretations and qualification levels in play and routine contexts. </w:t>
      </w:r>
      <w:r w:rsidRPr="00262137">
        <w:rPr>
          <w:rFonts w:ascii="Calibri" w:hAnsi="Calibri"/>
          <w:i/>
          <w:noProof/>
          <w:sz w:val="22"/>
        </w:rPr>
        <w:t>International Journal of Early Years Education, 18</w:t>
      </w:r>
      <w:r w:rsidRPr="00262137">
        <w:rPr>
          <w:rFonts w:ascii="Calibri" w:hAnsi="Calibri"/>
          <w:noProof/>
          <w:sz w:val="22"/>
        </w:rPr>
        <w:t xml:space="preserve">(1), 27 - 41. doi: </w:t>
      </w:r>
      <w:hyperlink r:id="rId9" w:history="1">
        <w:r w:rsidRPr="00262137">
          <w:rPr>
            <w:rStyle w:val="Hyperlink"/>
            <w:rFonts w:ascii="Calibri" w:hAnsi="Calibri"/>
            <w:noProof/>
            <w:sz w:val="22"/>
          </w:rPr>
          <w:t>http://dx.doi.org/10.1080/09669761003661253</w:t>
        </w:r>
        <w:bookmarkEnd w:id="7"/>
      </w:hyperlink>
    </w:p>
    <w:p w:rsidR="00262137" w:rsidRPr="00262137" w:rsidRDefault="00262137" w:rsidP="00262137">
      <w:pPr>
        <w:pStyle w:val="Default"/>
        <w:ind w:left="720" w:hanging="720"/>
        <w:rPr>
          <w:rFonts w:ascii="Calibri" w:hAnsi="Calibri"/>
          <w:noProof/>
          <w:sz w:val="22"/>
        </w:rPr>
      </w:pPr>
      <w:bookmarkStart w:id="8" w:name="_ENREF_8"/>
      <w:r w:rsidRPr="00262137">
        <w:rPr>
          <w:rFonts w:ascii="Calibri" w:hAnsi="Calibri"/>
          <w:noProof/>
          <w:sz w:val="22"/>
        </w:rPr>
        <w:t xml:space="preserve">Degotardi, S., &amp; Pearson, E. (2009). Relationship Theory in the Nursery: attachment and beyond. </w:t>
      </w:r>
      <w:r w:rsidRPr="00262137">
        <w:rPr>
          <w:rFonts w:ascii="Calibri" w:hAnsi="Calibri"/>
          <w:i/>
          <w:noProof/>
          <w:sz w:val="22"/>
        </w:rPr>
        <w:t>Contemporary Issues in Early Childhood, 10</w:t>
      </w:r>
      <w:r w:rsidRPr="00262137">
        <w:rPr>
          <w:rFonts w:ascii="Calibri" w:hAnsi="Calibri"/>
          <w:noProof/>
          <w:sz w:val="22"/>
        </w:rPr>
        <w:t xml:space="preserve">(2), 144 - 155. </w:t>
      </w:r>
      <w:bookmarkEnd w:id="8"/>
    </w:p>
    <w:p w:rsidR="00262137" w:rsidRPr="00262137" w:rsidRDefault="00262137" w:rsidP="00262137">
      <w:pPr>
        <w:pStyle w:val="Default"/>
        <w:ind w:left="720" w:hanging="720"/>
        <w:rPr>
          <w:rFonts w:ascii="Calibri" w:hAnsi="Calibri"/>
          <w:noProof/>
          <w:sz w:val="22"/>
        </w:rPr>
      </w:pPr>
      <w:bookmarkStart w:id="9" w:name="_ENREF_9"/>
      <w:r w:rsidRPr="00262137">
        <w:rPr>
          <w:rFonts w:ascii="Calibri" w:hAnsi="Calibri"/>
          <w:noProof/>
          <w:sz w:val="22"/>
        </w:rPr>
        <w:t xml:space="preserve">Feldman, R., Weller, A., Zagoory-Sharon, O., &amp; Levine, A. (2007). Evidence for a neuro-endocrinological foundation of human affiliation: Plasma oxytocin levels across pregnancy and the postpartum period predict mother-infant bonding. </w:t>
      </w:r>
      <w:r w:rsidRPr="00262137">
        <w:rPr>
          <w:rFonts w:ascii="Calibri" w:hAnsi="Calibri"/>
          <w:i/>
          <w:noProof/>
          <w:sz w:val="22"/>
        </w:rPr>
        <w:t>Psychological Science, 18</w:t>
      </w:r>
      <w:r w:rsidRPr="00262137">
        <w:rPr>
          <w:rFonts w:ascii="Calibri" w:hAnsi="Calibri"/>
          <w:noProof/>
          <w:sz w:val="22"/>
        </w:rPr>
        <w:t xml:space="preserve">(11), 965 - 970. </w:t>
      </w:r>
      <w:bookmarkEnd w:id="9"/>
    </w:p>
    <w:p w:rsidR="00262137" w:rsidRPr="00262137" w:rsidRDefault="00262137" w:rsidP="00262137">
      <w:pPr>
        <w:pStyle w:val="Default"/>
        <w:ind w:left="720" w:hanging="720"/>
        <w:rPr>
          <w:rFonts w:ascii="Calibri" w:hAnsi="Calibri"/>
          <w:noProof/>
          <w:sz w:val="22"/>
        </w:rPr>
      </w:pPr>
      <w:bookmarkStart w:id="10" w:name="_ENREF_10"/>
      <w:r w:rsidRPr="00262137">
        <w:rPr>
          <w:rFonts w:ascii="Calibri" w:hAnsi="Calibri"/>
          <w:noProof/>
          <w:sz w:val="22"/>
        </w:rPr>
        <w:t>Heckman, J. (2008). Schools, skills and synapses. IZA Discussion Paper no 3515. Bonn, Germany: Institute for the Study of Labour (IZA).</w:t>
      </w:r>
      <w:bookmarkEnd w:id="10"/>
    </w:p>
    <w:p w:rsidR="00262137" w:rsidRPr="00262137" w:rsidRDefault="00262137" w:rsidP="00262137">
      <w:pPr>
        <w:pStyle w:val="Default"/>
        <w:ind w:left="720" w:hanging="720"/>
        <w:rPr>
          <w:rFonts w:ascii="Calibri" w:hAnsi="Calibri"/>
          <w:noProof/>
          <w:sz w:val="22"/>
        </w:rPr>
      </w:pPr>
      <w:bookmarkStart w:id="11" w:name="_ENREF_11"/>
      <w:r w:rsidRPr="00262137">
        <w:rPr>
          <w:rFonts w:ascii="Calibri" w:hAnsi="Calibri"/>
          <w:noProof/>
          <w:sz w:val="22"/>
        </w:rPr>
        <w:t xml:space="preserve">Hertzman, C. (2002). </w:t>
      </w:r>
      <w:r w:rsidRPr="00262137">
        <w:rPr>
          <w:rFonts w:ascii="Calibri" w:hAnsi="Calibri"/>
          <w:i/>
          <w:noProof/>
          <w:sz w:val="22"/>
        </w:rPr>
        <w:t>Leave no child behind. Social exclusion and child development.</w:t>
      </w:r>
      <w:r w:rsidRPr="00262137">
        <w:rPr>
          <w:rFonts w:ascii="Calibri" w:hAnsi="Calibri"/>
          <w:noProof/>
          <w:sz w:val="22"/>
        </w:rPr>
        <w:t xml:space="preserve"> Toronto, ON: Laidlaw Foundation.</w:t>
      </w:r>
      <w:bookmarkEnd w:id="11"/>
    </w:p>
    <w:p w:rsidR="00262137" w:rsidRPr="00262137" w:rsidRDefault="00262137" w:rsidP="00262137">
      <w:pPr>
        <w:pStyle w:val="Default"/>
        <w:ind w:left="720" w:hanging="720"/>
        <w:rPr>
          <w:rFonts w:ascii="Calibri" w:hAnsi="Calibri"/>
          <w:noProof/>
          <w:sz w:val="22"/>
        </w:rPr>
      </w:pPr>
      <w:bookmarkStart w:id="12" w:name="_ENREF_12"/>
      <w:r w:rsidRPr="00262137">
        <w:rPr>
          <w:rFonts w:ascii="Calibri" w:hAnsi="Calibri"/>
          <w:noProof/>
          <w:sz w:val="22"/>
        </w:rPr>
        <w:t xml:space="preserve">Hertzman, C., &amp; Boyce, T. (2010). How Experience Gets Under the Skin to Create Gradients in Developmental Health. </w:t>
      </w:r>
      <w:r w:rsidRPr="00262137">
        <w:rPr>
          <w:rFonts w:ascii="Calibri" w:hAnsi="Calibri"/>
          <w:i/>
          <w:noProof/>
          <w:sz w:val="22"/>
        </w:rPr>
        <w:t>Annual Review of Public Health, 31</w:t>
      </w:r>
      <w:r w:rsidRPr="00262137">
        <w:rPr>
          <w:rFonts w:ascii="Calibri" w:hAnsi="Calibri"/>
          <w:noProof/>
          <w:sz w:val="22"/>
        </w:rPr>
        <w:t xml:space="preserve">, 329 - 347. </w:t>
      </w:r>
      <w:bookmarkEnd w:id="12"/>
    </w:p>
    <w:p w:rsidR="00262137" w:rsidRPr="00262137" w:rsidRDefault="00262137" w:rsidP="00262137">
      <w:pPr>
        <w:pStyle w:val="Default"/>
        <w:ind w:left="720" w:hanging="720"/>
        <w:rPr>
          <w:rFonts w:ascii="Calibri" w:hAnsi="Calibri"/>
          <w:noProof/>
          <w:sz w:val="22"/>
        </w:rPr>
      </w:pPr>
      <w:bookmarkStart w:id="13" w:name="_ENREF_13"/>
      <w:r w:rsidRPr="00262137">
        <w:rPr>
          <w:rFonts w:ascii="Calibri" w:hAnsi="Calibri"/>
          <w:noProof/>
          <w:sz w:val="22"/>
        </w:rPr>
        <w:t xml:space="preserve">Hofer, M. (2006). Psychobiological Roots of Early Attachment. </w:t>
      </w:r>
      <w:r w:rsidRPr="00262137">
        <w:rPr>
          <w:rFonts w:ascii="Calibri" w:hAnsi="Calibri"/>
          <w:i/>
          <w:noProof/>
          <w:sz w:val="22"/>
        </w:rPr>
        <w:t>Current Directions in Psychological Service, 15</w:t>
      </w:r>
      <w:r w:rsidRPr="00262137">
        <w:rPr>
          <w:rFonts w:ascii="Calibri" w:hAnsi="Calibri"/>
          <w:noProof/>
          <w:sz w:val="22"/>
        </w:rPr>
        <w:t xml:space="preserve">(2), 84-88. </w:t>
      </w:r>
      <w:bookmarkEnd w:id="13"/>
    </w:p>
    <w:p w:rsidR="00262137" w:rsidRPr="00262137" w:rsidRDefault="00262137" w:rsidP="00262137">
      <w:pPr>
        <w:pStyle w:val="Default"/>
        <w:ind w:left="720" w:hanging="720"/>
        <w:rPr>
          <w:rFonts w:ascii="Calibri" w:hAnsi="Calibri"/>
          <w:noProof/>
          <w:sz w:val="22"/>
        </w:rPr>
      </w:pPr>
      <w:bookmarkStart w:id="14" w:name="_ENREF_14"/>
      <w:r w:rsidRPr="00262137">
        <w:rPr>
          <w:rFonts w:ascii="Calibri" w:hAnsi="Calibri"/>
          <w:noProof/>
          <w:sz w:val="22"/>
        </w:rPr>
        <w:t>Institute for a Competitive Workforce. (2010). Why Business Should Support Early Childhood Education. (pp. 43). Washington DC: Institute for a Competitive Workforce, US Chamber of Commerce.</w:t>
      </w:r>
      <w:bookmarkEnd w:id="14"/>
    </w:p>
    <w:p w:rsidR="00262137" w:rsidRPr="00262137" w:rsidRDefault="00262137" w:rsidP="00262137">
      <w:pPr>
        <w:pStyle w:val="Default"/>
        <w:ind w:left="720" w:hanging="720"/>
        <w:rPr>
          <w:rFonts w:ascii="Calibri" w:hAnsi="Calibri"/>
          <w:noProof/>
          <w:sz w:val="22"/>
        </w:rPr>
      </w:pPr>
      <w:bookmarkStart w:id="15" w:name="_ENREF_15"/>
      <w:r w:rsidRPr="00262137">
        <w:rPr>
          <w:rFonts w:ascii="Calibri" w:hAnsi="Calibri"/>
          <w:noProof/>
          <w:sz w:val="22"/>
        </w:rPr>
        <w:t xml:space="preserve">Mayes, L., Magidson, J., Lejeuz, C., &amp; Nicholls, S. (2009). Social relationships as primary rewards: the neurobiology of attachment. In M. De Haan &amp; M. Gunnar (Eds.), </w:t>
      </w:r>
      <w:r w:rsidRPr="00262137">
        <w:rPr>
          <w:rFonts w:ascii="Calibri" w:hAnsi="Calibri"/>
          <w:i/>
          <w:noProof/>
          <w:sz w:val="22"/>
        </w:rPr>
        <w:t>Handbook of Developmental Social Neuroscience.</w:t>
      </w:r>
      <w:r w:rsidRPr="00262137">
        <w:rPr>
          <w:rFonts w:ascii="Calibri" w:hAnsi="Calibri"/>
          <w:noProof/>
          <w:sz w:val="22"/>
        </w:rPr>
        <w:t xml:space="preserve"> (pp. 342 - 377). New York: The Guilford Press.</w:t>
      </w:r>
      <w:bookmarkEnd w:id="15"/>
    </w:p>
    <w:p w:rsidR="00262137" w:rsidRPr="00262137" w:rsidRDefault="00262137" w:rsidP="00262137">
      <w:pPr>
        <w:pStyle w:val="Default"/>
        <w:ind w:left="720" w:hanging="720"/>
        <w:rPr>
          <w:rFonts w:ascii="Calibri" w:hAnsi="Calibri"/>
          <w:noProof/>
          <w:sz w:val="22"/>
        </w:rPr>
      </w:pPr>
      <w:bookmarkStart w:id="16" w:name="_ENREF_16"/>
      <w:r w:rsidRPr="00262137">
        <w:rPr>
          <w:rFonts w:ascii="Calibri" w:hAnsi="Calibri"/>
          <w:noProof/>
          <w:sz w:val="22"/>
        </w:rPr>
        <w:t xml:space="preserve">Meaney, M. (2010). Epigenetics and the Biological Definition of Gene x Environment Interactions. </w:t>
      </w:r>
      <w:r w:rsidRPr="00262137">
        <w:rPr>
          <w:rFonts w:ascii="Calibri" w:hAnsi="Calibri"/>
          <w:i/>
          <w:noProof/>
          <w:sz w:val="22"/>
        </w:rPr>
        <w:t>Child Development, 81</w:t>
      </w:r>
      <w:r w:rsidRPr="00262137">
        <w:rPr>
          <w:rFonts w:ascii="Calibri" w:hAnsi="Calibri"/>
          <w:noProof/>
          <w:sz w:val="22"/>
        </w:rPr>
        <w:t xml:space="preserve">(1), 41 - 79. </w:t>
      </w:r>
      <w:bookmarkEnd w:id="16"/>
    </w:p>
    <w:p w:rsidR="00262137" w:rsidRPr="00262137" w:rsidRDefault="00262137" w:rsidP="00262137">
      <w:pPr>
        <w:pStyle w:val="Default"/>
        <w:ind w:left="720" w:hanging="720"/>
        <w:rPr>
          <w:rFonts w:ascii="Calibri" w:hAnsi="Calibri"/>
          <w:noProof/>
          <w:sz w:val="22"/>
        </w:rPr>
      </w:pPr>
      <w:bookmarkStart w:id="17" w:name="_ENREF_17"/>
      <w:r w:rsidRPr="00262137">
        <w:rPr>
          <w:rFonts w:ascii="Calibri" w:hAnsi="Calibri"/>
          <w:noProof/>
          <w:sz w:val="22"/>
        </w:rPr>
        <w:t xml:space="preserve">Mustard, F. (2008). Investing in the early years: Closing the gap between what we know and what we do. </w:t>
      </w:r>
      <w:r w:rsidRPr="00262137">
        <w:rPr>
          <w:rFonts w:ascii="Calibri" w:hAnsi="Calibri"/>
          <w:i/>
          <w:noProof/>
          <w:sz w:val="22"/>
        </w:rPr>
        <w:t>Adelaide Thinkers in Residence.</w:t>
      </w:r>
      <w:r w:rsidRPr="00262137">
        <w:rPr>
          <w:rFonts w:ascii="Calibri" w:hAnsi="Calibri"/>
          <w:noProof/>
          <w:sz w:val="22"/>
        </w:rPr>
        <w:t xml:space="preserve"> (pp. 41). Adelaide, SA: Government of South Australia.</w:t>
      </w:r>
      <w:bookmarkEnd w:id="17"/>
    </w:p>
    <w:p w:rsidR="00262137" w:rsidRPr="00262137" w:rsidRDefault="00262137" w:rsidP="00262137">
      <w:pPr>
        <w:pStyle w:val="Default"/>
        <w:ind w:left="720" w:hanging="720"/>
        <w:rPr>
          <w:rFonts w:ascii="Calibri" w:hAnsi="Calibri"/>
          <w:noProof/>
          <w:sz w:val="22"/>
        </w:rPr>
      </w:pPr>
      <w:bookmarkStart w:id="18" w:name="_ENREF_18"/>
      <w:r w:rsidRPr="00262137">
        <w:rPr>
          <w:rFonts w:ascii="Calibri" w:hAnsi="Calibri"/>
          <w:noProof/>
          <w:sz w:val="22"/>
        </w:rPr>
        <w:t xml:space="preserve">Perry, B. (2006). Applying principles to neurodevelopment to clinical work with maltreated and traumatised children. The neurosequential model of therapeutics. In N. Boyd Webb (Ed.), </w:t>
      </w:r>
      <w:r w:rsidRPr="00262137">
        <w:rPr>
          <w:rFonts w:ascii="Calibri" w:hAnsi="Calibri"/>
          <w:i/>
          <w:noProof/>
          <w:sz w:val="22"/>
        </w:rPr>
        <w:t>Working with traumatised youth in child welfare.</w:t>
      </w:r>
      <w:r w:rsidRPr="00262137">
        <w:rPr>
          <w:rFonts w:ascii="Calibri" w:hAnsi="Calibri"/>
          <w:noProof/>
          <w:sz w:val="22"/>
        </w:rPr>
        <w:t xml:space="preserve"> (pp. 27 - 52). New York: The Guilford Press.</w:t>
      </w:r>
      <w:bookmarkEnd w:id="18"/>
    </w:p>
    <w:p w:rsidR="00262137" w:rsidRPr="00262137" w:rsidRDefault="00262137" w:rsidP="00262137">
      <w:pPr>
        <w:pStyle w:val="Default"/>
        <w:ind w:left="720" w:hanging="720"/>
        <w:rPr>
          <w:rFonts w:ascii="Calibri" w:hAnsi="Calibri"/>
          <w:noProof/>
          <w:sz w:val="22"/>
        </w:rPr>
      </w:pPr>
      <w:bookmarkStart w:id="19" w:name="_ENREF_19"/>
      <w:r w:rsidRPr="00262137">
        <w:rPr>
          <w:rFonts w:ascii="Calibri" w:hAnsi="Calibri"/>
          <w:noProof/>
          <w:sz w:val="22"/>
        </w:rPr>
        <w:t>Productivity Commission. (2011). Early Childhood Development Workforce. Melbourne, Vic: Productivity Commission.</w:t>
      </w:r>
      <w:bookmarkEnd w:id="19"/>
    </w:p>
    <w:p w:rsidR="00262137" w:rsidRPr="00262137" w:rsidRDefault="00262137" w:rsidP="00262137">
      <w:pPr>
        <w:pStyle w:val="Default"/>
        <w:ind w:left="720" w:hanging="720"/>
        <w:rPr>
          <w:rFonts w:ascii="Calibri" w:hAnsi="Calibri"/>
          <w:noProof/>
          <w:sz w:val="22"/>
        </w:rPr>
      </w:pPr>
      <w:bookmarkStart w:id="20" w:name="_ENREF_20"/>
      <w:r w:rsidRPr="00262137">
        <w:rPr>
          <w:rFonts w:ascii="Calibri" w:hAnsi="Calibri"/>
          <w:noProof/>
          <w:sz w:val="22"/>
        </w:rPr>
        <w:t xml:space="preserve">Saracho, O., &amp; Spodek, B. (2007). Early childhood teachers’ preparation and the quality of program outcomes. </w:t>
      </w:r>
      <w:r w:rsidRPr="00262137">
        <w:rPr>
          <w:rFonts w:ascii="Calibri" w:hAnsi="Calibri"/>
          <w:i/>
          <w:noProof/>
          <w:sz w:val="22"/>
        </w:rPr>
        <w:t>Early Child Development and Care, 177</w:t>
      </w:r>
      <w:r w:rsidRPr="00262137">
        <w:rPr>
          <w:rFonts w:ascii="Calibri" w:hAnsi="Calibri"/>
          <w:noProof/>
          <w:sz w:val="22"/>
        </w:rPr>
        <w:t>(1), 71 - 91. doi: 10.1080/03004430500317366</w:t>
      </w:r>
      <w:bookmarkEnd w:id="20"/>
    </w:p>
    <w:p w:rsidR="00262137" w:rsidRPr="00262137" w:rsidRDefault="00262137" w:rsidP="00262137">
      <w:pPr>
        <w:pStyle w:val="Default"/>
        <w:ind w:left="720" w:hanging="720"/>
        <w:rPr>
          <w:rFonts w:ascii="Calibri" w:hAnsi="Calibri"/>
          <w:noProof/>
          <w:sz w:val="22"/>
        </w:rPr>
      </w:pPr>
      <w:bookmarkStart w:id="21" w:name="_ENREF_21"/>
      <w:r w:rsidRPr="00262137">
        <w:rPr>
          <w:rFonts w:ascii="Calibri" w:hAnsi="Calibri"/>
          <w:noProof/>
          <w:sz w:val="22"/>
        </w:rPr>
        <w:lastRenderedPageBreak/>
        <w:t>Save Childhood Movement. (2014). Manifesto for the Early years. Putting children first (pp. 35). Gloucestershire, UK: Save Childhood Movement.</w:t>
      </w:r>
      <w:bookmarkEnd w:id="21"/>
    </w:p>
    <w:p w:rsidR="00262137" w:rsidRPr="00262137" w:rsidRDefault="00262137" w:rsidP="00262137">
      <w:pPr>
        <w:pStyle w:val="Default"/>
        <w:ind w:left="720" w:hanging="720"/>
        <w:rPr>
          <w:rFonts w:ascii="Calibri" w:hAnsi="Calibri"/>
          <w:noProof/>
          <w:sz w:val="22"/>
        </w:rPr>
      </w:pPr>
      <w:bookmarkStart w:id="22" w:name="_ENREF_22"/>
      <w:r w:rsidRPr="00262137">
        <w:rPr>
          <w:rFonts w:ascii="Calibri" w:hAnsi="Calibri"/>
          <w:noProof/>
          <w:sz w:val="22"/>
        </w:rPr>
        <w:t xml:space="preserve">Sims, M. (1994). Care and Education: Revisiting the dichotomy. </w:t>
      </w:r>
      <w:r w:rsidRPr="00262137">
        <w:rPr>
          <w:rFonts w:ascii="Calibri" w:hAnsi="Calibri"/>
          <w:i/>
          <w:noProof/>
          <w:sz w:val="22"/>
        </w:rPr>
        <w:t>Early Child Development and Care, 103</w:t>
      </w:r>
      <w:r w:rsidRPr="00262137">
        <w:rPr>
          <w:rFonts w:ascii="Calibri" w:hAnsi="Calibri"/>
          <w:noProof/>
          <w:sz w:val="22"/>
        </w:rPr>
        <w:t xml:space="preserve">, 15 - 26. </w:t>
      </w:r>
      <w:bookmarkEnd w:id="22"/>
    </w:p>
    <w:p w:rsidR="00262137" w:rsidRPr="00262137" w:rsidRDefault="00262137" w:rsidP="00262137">
      <w:pPr>
        <w:pStyle w:val="Default"/>
        <w:ind w:left="720" w:hanging="720"/>
        <w:rPr>
          <w:rFonts w:ascii="Calibri" w:hAnsi="Calibri"/>
          <w:noProof/>
          <w:sz w:val="22"/>
        </w:rPr>
      </w:pPr>
      <w:bookmarkStart w:id="23" w:name="_ENREF_23"/>
      <w:r w:rsidRPr="00262137">
        <w:rPr>
          <w:rFonts w:ascii="Calibri" w:hAnsi="Calibri"/>
          <w:noProof/>
          <w:sz w:val="22"/>
        </w:rPr>
        <w:t xml:space="preserve">Sims, M. (2007). The determinants of quality care: Review and research report. . In E. Hill, B. Pocock &amp; A. Elliot (Eds.), </w:t>
      </w:r>
      <w:r w:rsidRPr="00262137">
        <w:rPr>
          <w:rFonts w:ascii="Calibri" w:hAnsi="Calibri"/>
          <w:i/>
          <w:noProof/>
          <w:sz w:val="22"/>
        </w:rPr>
        <w:t xml:space="preserve">Kids Count: Better early education and care in Australia. </w:t>
      </w:r>
      <w:r w:rsidRPr="00262137">
        <w:rPr>
          <w:rFonts w:ascii="Calibri" w:hAnsi="Calibri"/>
          <w:noProof/>
          <w:sz w:val="22"/>
        </w:rPr>
        <w:t>(pp. 220 - 241). Sydney: University of Sydney Press.</w:t>
      </w:r>
      <w:bookmarkEnd w:id="23"/>
    </w:p>
    <w:p w:rsidR="00262137" w:rsidRPr="00262137" w:rsidRDefault="00262137" w:rsidP="00262137">
      <w:pPr>
        <w:pStyle w:val="Default"/>
        <w:ind w:left="720" w:hanging="720"/>
        <w:rPr>
          <w:rFonts w:ascii="Calibri" w:hAnsi="Calibri"/>
          <w:noProof/>
          <w:sz w:val="22"/>
        </w:rPr>
      </w:pPr>
      <w:bookmarkStart w:id="24" w:name="_ENREF_24"/>
      <w:r w:rsidRPr="00262137">
        <w:rPr>
          <w:rFonts w:ascii="Calibri" w:hAnsi="Calibri"/>
          <w:noProof/>
          <w:sz w:val="22"/>
        </w:rPr>
        <w:t xml:space="preserve">Sims, M. (2013). The importance of early years education. In D. Pendergast &amp; S. Garvis (Eds.), </w:t>
      </w:r>
      <w:r w:rsidRPr="00262137">
        <w:rPr>
          <w:rFonts w:ascii="Calibri" w:hAnsi="Calibri"/>
          <w:i/>
          <w:noProof/>
          <w:sz w:val="22"/>
        </w:rPr>
        <w:t>Teaching early years: Curriculum, Pedagogy and Assessment.</w:t>
      </w:r>
      <w:r w:rsidRPr="00262137">
        <w:rPr>
          <w:rFonts w:ascii="Calibri" w:hAnsi="Calibri"/>
          <w:noProof/>
          <w:sz w:val="22"/>
        </w:rPr>
        <w:t xml:space="preserve"> (pp. 20 - 32). Crows Nest, NSW: Allen and Unwin.</w:t>
      </w:r>
      <w:bookmarkEnd w:id="24"/>
    </w:p>
    <w:p w:rsidR="00262137" w:rsidRPr="00262137" w:rsidRDefault="00262137" w:rsidP="00262137">
      <w:pPr>
        <w:pStyle w:val="Default"/>
        <w:ind w:left="720" w:hanging="720"/>
        <w:rPr>
          <w:rFonts w:ascii="Calibri" w:hAnsi="Calibri"/>
          <w:noProof/>
          <w:sz w:val="22"/>
        </w:rPr>
      </w:pPr>
      <w:bookmarkStart w:id="25" w:name="_ENREF_25"/>
      <w:r w:rsidRPr="00262137">
        <w:rPr>
          <w:rFonts w:ascii="Calibri" w:hAnsi="Calibri"/>
          <w:noProof/>
          <w:sz w:val="22"/>
        </w:rPr>
        <w:t xml:space="preserve">Sims, M. (forthcoming). Is the care-education dichotomy behind us? Should it be? </w:t>
      </w:r>
      <w:r w:rsidRPr="00262137">
        <w:rPr>
          <w:rFonts w:ascii="Calibri" w:hAnsi="Calibri"/>
          <w:i/>
          <w:noProof/>
          <w:sz w:val="22"/>
        </w:rPr>
        <w:t>Australasian Journal of Early Childhood, 39</w:t>
      </w:r>
      <w:r w:rsidRPr="00262137">
        <w:rPr>
          <w:rFonts w:ascii="Calibri" w:hAnsi="Calibri"/>
          <w:noProof/>
          <w:sz w:val="22"/>
        </w:rPr>
        <w:t xml:space="preserve">(4). </w:t>
      </w:r>
      <w:bookmarkEnd w:id="25"/>
    </w:p>
    <w:p w:rsidR="00262137" w:rsidRPr="00262137" w:rsidRDefault="00262137" w:rsidP="00262137">
      <w:pPr>
        <w:pStyle w:val="Default"/>
        <w:ind w:left="720" w:hanging="720"/>
        <w:rPr>
          <w:rFonts w:ascii="Calibri" w:hAnsi="Calibri"/>
          <w:noProof/>
          <w:sz w:val="22"/>
        </w:rPr>
      </w:pPr>
      <w:bookmarkStart w:id="26" w:name="_ENREF_26"/>
      <w:r w:rsidRPr="00262137">
        <w:rPr>
          <w:rFonts w:ascii="Calibri" w:hAnsi="Calibri"/>
          <w:noProof/>
          <w:sz w:val="22"/>
        </w:rPr>
        <w:t xml:space="preserve">UNICEF. (2008). </w:t>
      </w:r>
      <w:r w:rsidRPr="00262137">
        <w:rPr>
          <w:rFonts w:ascii="Calibri" w:hAnsi="Calibri"/>
          <w:i/>
          <w:noProof/>
          <w:sz w:val="22"/>
        </w:rPr>
        <w:t>The Child Care Transition: A League Table of Early Childhood Education and Care in Economically Advanced Countries.  Innocenti Report Card 8</w:t>
      </w:r>
      <w:r w:rsidRPr="00262137">
        <w:rPr>
          <w:rFonts w:ascii="Calibri" w:hAnsi="Calibri"/>
          <w:noProof/>
          <w:sz w:val="22"/>
        </w:rPr>
        <w:t>. Florence: Innocenti Research Centre.</w:t>
      </w:r>
      <w:bookmarkEnd w:id="26"/>
    </w:p>
    <w:p w:rsidR="00262137" w:rsidRPr="00262137" w:rsidRDefault="00262137" w:rsidP="00262137">
      <w:pPr>
        <w:pStyle w:val="Default"/>
        <w:ind w:left="720" w:hanging="720"/>
        <w:rPr>
          <w:rFonts w:ascii="Calibri" w:hAnsi="Calibri"/>
          <w:noProof/>
          <w:sz w:val="22"/>
        </w:rPr>
      </w:pPr>
      <w:bookmarkStart w:id="27" w:name="_ENREF_27"/>
      <w:r w:rsidRPr="00262137">
        <w:rPr>
          <w:rFonts w:ascii="Calibri" w:hAnsi="Calibri"/>
          <w:noProof/>
          <w:sz w:val="22"/>
        </w:rPr>
        <w:t>United Nations Educational Scientific and Cultural Organisation. (2010). Concept Paper. The World Conference on Early Childhood Care and Education (ECCE) Building the Wealth of Nations. (pp. 20). Geneva: United Nations.</w:t>
      </w:r>
      <w:bookmarkEnd w:id="27"/>
    </w:p>
    <w:p w:rsidR="00262137" w:rsidRPr="00262137" w:rsidRDefault="00262137" w:rsidP="00262137">
      <w:pPr>
        <w:pStyle w:val="Default"/>
        <w:ind w:left="720" w:hanging="720"/>
        <w:rPr>
          <w:rFonts w:ascii="Calibri" w:hAnsi="Calibri"/>
          <w:noProof/>
          <w:sz w:val="22"/>
        </w:rPr>
      </w:pPr>
      <w:bookmarkStart w:id="28" w:name="_ENREF_28"/>
      <w:r w:rsidRPr="00262137">
        <w:rPr>
          <w:rFonts w:ascii="Calibri" w:hAnsi="Calibri"/>
          <w:noProof/>
          <w:sz w:val="22"/>
        </w:rPr>
        <w:t xml:space="preserve">Yamauchi, C., &amp; Leigh, A. (2011). Which children benefit from non-parental care? </w:t>
      </w:r>
      <w:r w:rsidRPr="00262137">
        <w:rPr>
          <w:rFonts w:ascii="Calibri" w:hAnsi="Calibri"/>
          <w:i/>
          <w:noProof/>
          <w:sz w:val="22"/>
        </w:rPr>
        <w:t>Economics of Education Review, 30</w:t>
      </w:r>
      <w:r w:rsidRPr="00262137">
        <w:rPr>
          <w:rFonts w:ascii="Calibri" w:hAnsi="Calibri"/>
          <w:noProof/>
          <w:sz w:val="22"/>
        </w:rPr>
        <w:t>(6), 1468-1490. doi: 10.1016/j.econedurev.2011.07.012</w:t>
      </w:r>
      <w:bookmarkEnd w:id="28"/>
    </w:p>
    <w:p w:rsidR="00262137" w:rsidRDefault="00262137" w:rsidP="00262137">
      <w:pPr>
        <w:pStyle w:val="Default"/>
        <w:rPr>
          <w:rFonts w:ascii="Calibri" w:hAnsi="Calibri"/>
          <w:noProof/>
          <w:sz w:val="22"/>
        </w:rPr>
      </w:pPr>
    </w:p>
    <w:p w:rsidR="00CF1DDE" w:rsidRPr="008559B6" w:rsidRDefault="007335D7" w:rsidP="000E5E36">
      <w:pPr>
        <w:pStyle w:val="Default"/>
        <w:spacing w:before="240"/>
        <w:jc w:val="both"/>
        <w:rPr>
          <w:rFonts w:ascii="Calibri" w:hAnsi="Calibri"/>
          <w:noProof/>
          <w:sz w:val="22"/>
        </w:rPr>
      </w:pPr>
      <w:r>
        <w:fldChar w:fldCharType="end"/>
      </w:r>
      <w:r w:rsidR="0091269B" w:rsidRPr="0091269B">
        <w:rPr>
          <w:b/>
          <w:bCs/>
          <w:sz w:val="20"/>
          <w:szCs w:val="20"/>
        </w:rPr>
        <w:t xml:space="preserve"> </w:t>
      </w:r>
    </w:p>
    <w:p w:rsidR="002964FA" w:rsidRPr="00BD2355" w:rsidRDefault="002964FA" w:rsidP="00E966B1"/>
    <w:sectPr w:rsidR="002964FA" w:rsidRPr="00BD2355" w:rsidSect="000C39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F9A" w:rsidRDefault="001C0F9A" w:rsidP="00262137">
      <w:pPr>
        <w:spacing w:after="0" w:line="240" w:lineRule="auto"/>
      </w:pPr>
      <w:r>
        <w:separator/>
      </w:r>
    </w:p>
  </w:endnote>
  <w:endnote w:type="continuationSeparator" w:id="0">
    <w:p w:rsidR="001C0F9A" w:rsidRDefault="001C0F9A" w:rsidP="00262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F9A" w:rsidRDefault="001C0F9A" w:rsidP="00262137">
      <w:pPr>
        <w:spacing w:after="0" w:line="240" w:lineRule="auto"/>
      </w:pPr>
      <w:r>
        <w:separator/>
      </w:r>
    </w:p>
  </w:footnote>
  <w:footnote w:type="continuationSeparator" w:id="0">
    <w:p w:rsidR="001C0F9A" w:rsidRDefault="001C0F9A" w:rsidP="00262137">
      <w:pPr>
        <w:spacing w:after="0" w:line="240" w:lineRule="auto"/>
      </w:pPr>
      <w:r>
        <w:continuationSeparator/>
      </w:r>
    </w:p>
  </w:footnote>
  <w:footnote w:id="1">
    <w:p w:rsidR="00262137" w:rsidRDefault="00262137">
      <w:pPr>
        <w:pStyle w:val="FootnoteText"/>
      </w:pPr>
      <w:r>
        <w:rPr>
          <w:rStyle w:val="FootnoteReference"/>
        </w:rPr>
        <w:footnoteRef/>
      </w:r>
      <w:r>
        <w:t xml:space="preserve"> DRAFT RECOMMENDATION 5.2 suggests that there is: “Governments should plan for greater use of integrated ECEC and childhood services in disadvantaged communities to help identify children with additional needs (particularly at risk and developmentally vulnerable childr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85FCF"/>
    <w:multiLevelType w:val="hybridMultilevel"/>
    <w:tmpl w:val="AEA0C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xrp9td9rs2zmexp5f5srdv2wtv0pt2dz0d&quot;&gt;MSIMS current library-Converted Copy&lt;record-ids&gt;&lt;item&gt;1568&lt;/item&gt;&lt;item&gt;2001&lt;/item&gt;&lt;item&gt;2178&lt;/item&gt;&lt;item&gt;2346&lt;/item&gt;&lt;item&gt;2646&lt;/item&gt;&lt;item&gt;2812&lt;/item&gt;&lt;item&gt;3008&lt;/item&gt;&lt;item&gt;3049&lt;/item&gt;&lt;item&gt;3242&lt;/item&gt;&lt;item&gt;3302&lt;/item&gt;&lt;item&gt;3321&lt;/item&gt;&lt;item&gt;3410&lt;/item&gt;&lt;item&gt;3586&lt;/item&gt;&lt;item&gt;3743&lt;/item&gt;&lt;item&gt;3773&lt;/item&gt;&lt;item&gt;3864&lt;/item&gt;&lt;item&gt;3874&lt;/item&gt;&lt;item&gt;4024&lt;/item&gt;&lt;item&gt;4282&lt;/item&gt;&lt;item&gt;4292&lt;/item&gt;&lt;item&gt;4583&lt;/item&gt;&lt;item&gt;4593&lt;/item&gt;&lt;item&gt;4695&lt;/item&gt;&lt;item&gt;5026&lt;/item&gt;&lt;item&gt;5028&lt;/item&gt;&lt;item&gt;5029&lt;/item&gt;&lt;item&gt;5034&lt;/item&gt;&lt;item&gt;5039&lt;/item&gt;&lt;/record-ids&gt;&lt;/item&gt;&lt;/Libraries&gt;"/>
  </w:docVars>
  <w:rsids>
    <w:rsidRoot w:val="008B2F0C"/>
    <w:rsid w:val="000C3993"/>
    <w:rsid w:val="000E5E36"/>
    <w:rsid w:val="00110640"/>
    <w:rsid w:val="00147F4A"/>
    <w:rsid w:val="001B230F"/>
    <w:rsid w:val="001C0F9A"/>
    <w:rsid w:val="001D54E7"/>
    <w:rsid w:val="00262137"/>
    <w:rsid w:val="002964FA"/>
    <w:rsid w:val="00371A9F"/>
    <w:rsid w:val="003F5085"/>
    <w:rsid w:val="005470A7"/>
    <w:rsid w:val="006368E1"/>
    <w:rsid w:val="007335D7"/>
    <w:rsid w:val="008559B6"/>
    <w:rsid w:val="008B2F0C"/>
    <w:rsid w:val="00900537"/>
    <w:rsid w:val="0091269B"/>
    <w:rsid w:val="00984A17"/>
    <w:rsid w:val="00A13F79"/>
    <w:rsid w:val="00AC3B2B"/>
    <w:rsid w:val="00B47FB4"/>
    <w:rsid w:val="00BD2355"/>
    <w:rsid w:val="00C11D0A"/>
    <w:rsid w:val="00C54091"/>
    <w:rsid w:val="00CF1DDE"/>
    <w:rsid w:val="00D33E47"/>
    <w:rsid w:val="00E20614"/>
    <w:rsid w:val="00E345AF"/>
    <w:rsid w:val="00E67234"/>
    <w:rsid w:val="00E966B1"/>
    <w:rsid w:val="00F26B98"/>
    <w:rsid w:val="00FF7E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6" type="connector" idref="#_x0000_s1036"/>
        <o:r id="V:Rule7" type="connector" idref="#_x0000_s1035"/>
        <o:r id="V:Rule8" type="connector" idref="#_x0000_s1032"/>
        <o:r id="V:Rule9" type="connector" idref="#_x0000_s1033"/>
        <o:r id="V:Rule10" type="connector" idref="#_x0000_s103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3993"/>
  </w:style>
  <w:style w:type="paragraph" w:styleId="Heading1">
    <w:name w:val="heading 1"/>
    <w:basedOn w:val="Normal"/>
    <w:next w:val="Normal"/>
    <w:link w:val="Heading1Char"/>
    <w:uiPriority w:val="9"/>
    <w:qFormat/>
    <w:rsid w:val="002621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4A17"/>
    <w:rPr>
      <w:color w:val="0000FF" w:themeColor="hyperlink"/>
      <w:u w:val="single"/>
    </w:rPr>
  </w:style>
  <w:style w:type="paragraph" w:customStyle="1" w:styleId="Default">
    <w:name w:val="Default"/>
    <w:rsid w:val="00984A1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D2355"/>
    <w:pPr>
      <w:ind w:left="720"/>
      <w:contextualSpacing/>
    </w:pPr>
  </w:style>
  <w:style w:type="paragraph" w:styleId="Quote">
    <w:name w:val="Quote"/>
    <w:basedOn w:val="Normal"/>
    <w:next w:val="Normal"/>
    <w:link w:val="QuoteChar"/>
    <w:uiPriority w:val="29"/>
    <w:qFormat/>
    <w:rsid w:val="005470A7"/>
    <w:pPr>
      <w:ind w:left="720"/>
    </w:pPr>
    <w:rPr>
      <w:rFonts w:eastAsiaTheme="minorEastAsia"/>
      <w:i/>
      <w:iCs/>
      <w:color w:val="000000" w:themeColor="text1"/>
      <w:lang w:eastAsia="en-AU"/>
    </w:rPr>
  </w:style>
  <w:style w:type="character" w:customStyle="1" w:styleId="QuoteChar">
    <w:name w:val="Quote Char"/>
    <w:basedOn w:val="DefaultParagraphFont"/>
    <w:link w:val="Quote"/>
    <w:uiPriority w:val="29"/>
    <w:rsid w:val="005470A7"/>
    <w:rPr>
      <w:rFonts w:eastAsiaTheme="minorEastAsia"/>
      <w:i/>
      <w:iCs/>
      <w:color w:val="000000" w:themeColor="text1"/>
      <w:lang w:eastAsia="en-AU"/>
    </w:rPr>
  </w:style>
  <w:style w:type="paragraph" w:styleId="Title">
    <w:name w:val="Title"/>
    <w:basedOn w:val="Normal"/>
    <w:next w:val="Normal"/>
    <w:link w:val="TitleChar"/>
    <w:uiPriority w:val="10"/>
    <w:qFormat/>
    <w:rsid w:val="0026213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213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262137"/>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621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2137"/>
    <w:rPr>
      <w:sz w:val="20"/>
      <w:szCs w:val="20"/>
    </w:rPr>
  </w:style>
  <w:style w:type="character" w:styleId="FootnoteReference">
    <w:name w:val="footnote reference"/>
    <w:basedOn w:val="DefaultParagraphFont"/>
    <w:uiPriority w:val="99"/>
    <w:semiHidden/>
    <w:unhideWhenUsed/>
    <w:rsid w:val="0026213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dx.doi.org/10.1080/096697610036612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1E429C-EE42-43D6-B1A7-751176D60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9</Pages>
  <Words>4986</Words>
  <Characters>2842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Submission DR577 - Prof Margaret Sims - Childcare and Early Childhood Learning - Public inquiry</vt:lpstr>
    </vt:vector>
  </TitlesOfParts>
  <Company/>
  <LinksUpToDate>false</LinksUpToDate>
  <CharactersWithSpaces>33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577 - Prof Margaret Sims - Childcare and Early Childhood Learning - Public inquiry</dc:title>
  <dc:creator>Prof Margaret Sims</dc:creator>
  <cp:lastModifiedBy>Pimperl, Mark</cp:lastModifiedBy>
  <cp:revision>5</cp:revision>
  <dcterms:created xsi:type="dcterms:W3CDTF">2014-09-02T06:50:00Z</dcterms:created>
  <dcterms:modified xsi:type="dcterms:W3CDTF">2014-09-04T06:08:00Z</dcterms:modified>
</cp:coreProperties>
</file>